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DF5429" w14:textId="7A2CA91B" w:rsidR="000468B1" w:rsidRDefault="00517651" w:rsidP="00517651">
      <w:pPr>
        <w:rPr>
          <w:rFonts w:ascii="黑体" w:eastAsia="黑体"/>
          <w:sz w:val="24"/>
        </w:rPr>
      </w:pPr>
      <w:r>
        <w:rPr>
          <w:rFonts w:ascii="黑体" w:eastAsia="黑体" w:hint="eastAsia"/>
          <w:sz w:val="24"/>
        </w:rPr>
        <w:t>题目：</w:t>
      </w:r>
      <w:r w:rsidR="000468B1">
        <w:rPr>
          <w:rFonts w:ascii="黑体" w:eastAsia="黑体" w:hint="eastAsia"/>
          <w:sz w:val="24"/>
        </w:rPr>
        <w:t>中国股市日历效应及其影响因素研究</w:t>
      </w:r>
    </w:p>
    <w:p w14:paraId="754C2F93" w14:textId="77777777" w:rsidR="000468B1" w:rsidRDefault="000468B1">
      <w:pPr>
        <w:rPr>
          <w:rFonts w:ascii="黑体" w:eastAsia="黑体"/>
          <w:sz w:val="24"/>
        </w:rPr>
      </w:pPr>
    </w:p>
    <w:p w14:paraId="646ED37C" w14:textId="49AC6284" w:rsidR="00B43B6C" w:rsidRDefault="008D6032">
      <w:pPr>
        <w:rPr>
          <w:rFonts w:ascii="黑体" w:eastAsia="黑体"/>
          <w:sz w:val="24"/>
        </w:rPr>
      </w:pPr>
      <w:r w:rsidRPr="00E60DEE">
        <w:rPr>
          <w:rFonts w:ascii="黑体" w:eastAsia="黑体" w:hint="eastAsia"/>
          <w:sz w:val="24"/>
        </w:rPr>
        <w:t>课题研究目的和意义（含国内外研究现状综述）：</w:t>
      </w:r>
    </w:p>
    <w:p w14:paraId="2FDBC34A" w14:textId="758337F0" w:rsidR="002F5FF4" w:rsidRDefault="002F5FF4" w:rsidP="002F5FF4">
      <w:pPr>
        <w:rPr>
          <w:rFonts w:ascii="宋体" w:eastAsia="宋体" w:hAnsi="宋体"/>
        </w:rPr>
      </w:pPr>
      <w:r>
        <w:rPr>
          <w:rFonts w:ascii="宋体" w:eastAsia="宋体" w:hAnsi="宋体" w:hint="eastAsia"/>
        </w:rPr>
        <w:t>1</w:t>
      </w:r>
      <w:r>
        <w:rPr>
          <w:rFonts w:ascii="宋体" w:eastAsia="宋体" w:hAnsi="宋体"/>
        </w:rPr>
        <w:t>.</w:t>
      </w:r>
      <w:r>
        <w:rPr>
          <w:rFonts w:ascii="宋体" w:eastAsia="宋体" w:hAnsi="宋体" w:hint="eastAsia"/>
        </w:rPr>
        <w:t>研究目的</w:t>
      </w:r>
    </w:p>
    <w:p w14:paraId="6C06D3F1" w14:textId="59738343" w:rsidR="008D6032" w:rsidRPr="00BC1999" w:rsidRDefault="008D6032" w:rsidP="008D6032">
      <w:pPr>
        <w:ind w:firstLineChars="200" w:firstLine="420"/>
        <w:rPr>
          <w:rFonts w:ascii="宋体" w:eastAsia="宋体" w:hAnsi="宋体"/>
        </w:rPr>
      </w:pPr>
      <w:r w:rsidRPr="00BC1999">
        <w:rPr>
          <w:rFonts w:ascii="宋体" w:eastAsia="宋体" w:hAnsi="宋体" w:hint="eastAsia"/>
        </w:rPr>
        <w:t>本文共有两个主要目的，首先是检验中国股市的日历效应，其次是分析这类日历效应的影响因素。</w:t>
      </w:r>
      <w:r w:rsidR="007F724A" w:rsidRPr="00BC1999">
        <w:rPr>
          <w:rFonts w:ascii="宋体" w:eastAsia="宋体" w:hAnsi="宋体" w:hint="eastAsia"/>
        </w:rPr>
        <w:t>日历效应，指资产收益率在某些特殊的时间段内出现异常波动，且这种异常波动能在一段时间内持续存在。</w:t>
      </w:r>
    </w:p>
    <w:p w14:paraId="5CFDBD55" w14:textId="54E111C5" w:rsidR="008D6032" w:rsidRPr="00BC1999" w:rsidRDefault="008D6032" w:rsidP="008D6032">
      <w:pPr>
        <w:ind w:firstLineChars="200" w:firstLine="420"/>
        <w:rPr>
          <w:rFonts w:ascii="宋体" w:eastAsia="宋体" w:hAnsi="宋体"/>
        </w:rPr>
      </w:pPr>
      <w:r w:rsidRPr="00BC1999">
        <w:rPr>
          <w:rFonts w:ascii="宋体" w:eastAsia="宋体" w:hAnsi="宋体" w:hint="eastAsia"/>
        </w:rPr>
        <w:t>检验中国股市的日历效应，是</w:t>
      </w:r>
      <w:proofErr w:type="gramStart"/>
      <w:r w:rsidRPr="00BC1999">
        <w:rPr>
          <w:rFonts w:ascii="宋体" w:eastAsia="宋体" w:hAnsi="宋体" w:hint="eastAsia"/>
        </w:rPr>
        <w:t>以上证</w:t>
      </w:r>
      <w:proofErr w:type="gramEnd"/>
      <w:r w:rsidRPr="00BC1999">
        <w:rPr>
          <w:rFonts w:ascii="宋体" w:eastAsia="宋体" w:hAnsi="宋体" w:hint="eastAsia"/>
        </w:rPr>
        <w:t>指数、深证成指、创业板指作为研究对象，检验其收益率是否存在日历效应。日历效应的表现形式有多种，比如周内效应、月内效应、隔月效应、假日效应等，本文主要研究样本内的周内效应、月内效应与假日效应。例如某一资产存在“负周一效应”指某段时间内该资产收益率在周一显著为负。</w:t>
      </w:r>
    </w:p>
    <w:p w14:paraId="0D555E98" w14:textId="77777777" w:rsidR="008D6032" w:rsidRPr="00BC1999" w:rsidRDefault="008D6032" w:rsidP="008D6032">
      <w:pPr>
        <w:ind w:firstLineChars="200" w:firstLine="420"/>
        <w:rPr>
          <w:rFonts w:ascii="宋体" w:eastAsia="宋体" w:hAnsi="宋体"/>
        </w:rPr>
      </w:pPr>
      <w:r w:rsidRPr="00BC1999">
        <w:rPr>
          <w:rFonts w:ascii="宋体" w:eastAsia="宋体" w:hAnsi="宋体" w:hint="eastAsia"/>
        </w:rPr>
        <w:t>现有的大量研究表明，异常波动的规则（规律）不断发生变化，检验中国股市可能存在的日历效应并以此作为中国股市的特征之一是不明智的。</w:t>
      </w:r>
    </w:p>
    <w:p w14:paraId="1F1A923C" w14:textId="5E06CE41" w:rsidR="008D6032" w:rsidRPr="00BC1999" w:rsidRDefault="008D6032" w:rsidP="008D6032">
      <w:pPr>
        <w:ind w:firstLineChars="200" w:firstLine="420"/>
        <w:rPr>
          <w:rFonts w:ascii="宋体" w:eastAsia="宋体" w:hAnsi="宋体"/>
        </w:rPr>
      </w:pPr>
      <w:r w:rsidRPr="00BC1999">
        <w:rPr>
          <w:rFonts w:ascii="宋体" w:eastAsia="宋体" w:hAnsi="宋体" w:cs="Times New Roman"/>
          <w:kern w:val="0"/>
          <w:szCs w:val="24"/>
        </w:rPr>
        <w:t>Sullivan</w:t>
      </w:r>
      <w:r w:rsidRPr="00BC1999">
        <w:rPr>
          <w:rFonts w:ascii="宋体" w:eastAsia="宋体" w:hAnsi="宋体" w:cs="Times New Roman" w:hint="eastAsia"/>
          <w:kern w:val="0"/>
          <w:szCs w:val="24"/>
        </w:rPr>
        <w:t>等</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FC5alJZj","properties":{"formattedCitation":"\\uc0\\u65288{}2001\\uc0\\u65289{}","plainCitation":"（2001）","noteIndex":0},"citationItems":[{"id":277,"uris":["http://zotero.org/users/5224655/items/9XKSHZRU"],"uri":["http://zotero.org/users/5224655/items/9XKSHZRU"],"itemData":{"id":277,"type":"article-journal","title":"Dangers of data mining: The case of calendar effects in stock returns","container-title":"Journal of Econometrics","collection-title":"Forecasting and empirical methods in finance and macroeconomics","page":"249-286","volume":"105","issue":"1","source":"ScienceDirect","abstract":"Economics is primarily a non-experimental science. Typically, we cannot generate new data sets on which to test hypotheses independently of the data that may have led to a particular theory. The common practice of using the same data set to formulate and test hypotheses introduces data-mining biases that, if not accounted for, invalidate the assumptions underlying classical statistical inference. A striking example of a data-driven discovery is the presence of calendar effects in stock returns. There appears to be very substantial evidence of systematic abnormal stock returns related to the day of the week, the week of the month, the month of the year, the turn of the month, holidays, and so forth. However, this evidence has largely been considered without accounting for the intensive search preceding it. In this paper we use 100 years of daily data and a new bootstrap procedure that allows us to explicitly measure the distortions in statistical inference induced by data mining. We find that although nominal p-values for individual calendar rules are extremely significant, once evaluated in the context of the full universe from which such rules were drawn, calendar effects no longer remain significant.","DOI":"10.1016/S0304-4076(01)00077-X","ISSN":"0304-4076","shortTitle":"Dangers of data mining","journalAbbreviation":"Journal of Econometrics","author":[{"family":"Sullivan","given":"Ryan"},{"family":"Timmermann","given":"Allan"},{"family":"White","given":"Halbert"}],"issued":{"date-parts":[["2001",11,1]]}},"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01）</w:t>
      </w:r>
      <w:r>
        <w:rPr>
          <w:rFonts w:ascii="宋体" w:eastAsia="宋体" w:hAnsi="宋体" w:cs="Times New Roman"/>
          <w:kern w:val="0"/>
          <w:szCs w:val="24"/>
        </w:rPr>
        <w:fldChar w:fldCharType="end"/>
      </w:r>
      <w:r w:rsidRPr="00BC1999">
        <w:rPr>
          <w:rFonts w:ascii="宋体" w:eastAsia="宋体" w:hAnsi="宋体" w:hint="eastAsia"/>
        </w:rPr>
        <w:t>提出基于主观感受或集体认知得到一些假设从而进行数据挖掘研究是十分危险的，容易得到表象结论而不是真实效果，并以日历效应为例实证了样本内的某一日历效应在样本</w:t>
      </w:r>
      <w:proofErr w:type="gramStart"/>
      <w:r w:rsidRPr="00BC1999">
        <w:rPr>
          <w:rFonts w:ascii="宋体" w:eastAsia="宋体" w:hAnsi="宋体" w:hint="eastAsia"/>
        </w:rPr>
        <w:t>外往往</w:t>
      </w:r>
      <w:proofErr w:type="gramEnd"/>
      <w:r w:rsidRPr="00BC1999">
        <w:rPr>
          <w:rFonts w:ascii="宋体" w:eastAsia="宋体" w:hAnsi="宋体" w:hint="eastAsia"/>
        </w:rPr>
        <w:t>是不显著的。</w:t>
      </w:r>
    </w:p>
    <w:p w14:paraId="5968D74B" w14:textId="5D4E4265" w:rsidR="008D6032" w:rsidRPr="00BC1999" w:rsidRDefault="008D6032" w:rsidP="008D6032">
      <w:pPr>
        <w:ind w:firstLineChars="200" w:firstLine="420"/>
        <w:rPr>
          <w:rFonts w:ascii="宋体" w:eastAsia="宋体" w:hAnsi="宋体"/>
        </w:rPr>
      </w:pPr>
      <w:r w:rsidRPr="00BC1999">
        <w:rPr>
          <w:rFonts w:ascii="宋体" w:eastAsia="宋体" w:hAnsi="宋体" w:hint="eastAsia"/>
        </w:rPr>
        <w:t>因此，本文并非</w:t>
      </w:r>
      <w:r w:rsidR="00EF05EC">
        <w:rPr>
          <w:rFonts w:ascii="宋体" w:eastAsia="宋体" w:hAnsi="宋体" w:hint="eastAsia"/>
        </w:rPr>
        <w:t>要</w:t>
      </w:r>
      <w:r w:rsidRPr="00BC1999">
        <w:rPr>
          <w:rFonts w:ascii="宋体" w:eastAsia="宋体" w:hAnsi="宋体" w:hint="eastAsia"/>
        </w:rPr>
        <w:t>寻找中国股市中普遍存在的某些日历效应,将之视为中国股市的特征之一，并以此作为投资策略依据以期获得超额收益、视作某类市场无效率的表现等。</w:t>
      </w:r>
    </w:p>
    <w:p w14:paraId="0C9E4EB8" w14:textId="0CE900DB" w:rsidR="008D6032" w:rsidRDefault="008D6032" w:rsidP="001E2251">
      <w:pPr>
        <w:ind w:firstLineChars="200" w:firstLine="420"/>
        <w:rPr>
          <w:rFonts w:ascii="宋体" w:eastAsia="宋体" w:hAnsi="宋体"/>
        </w:rPr>
      </w:pPr>
      <w:r w:rsidRPr="00BC1999">
        <w:rPr>
          <w:rFonts w:ascii="宋体" w:eastAsia="宋体" w:hAnsi="宋体" w:hint="eastAsia"/>
        </w:rPr>
        <w:t>由此引出本文的第二个目的：通过多种方式探究可能与这种异常现象相关的因素，还原日历效应这一表面现象之下的逻辑。</w:t>
      </w:r>
    </w:p>
    <w:p w14:paraId="016B3F84" w14:textId="77777777" w:rsidR="002F5FF4" w:rsidRDefault="002F5FF4" w:rsidP="002F5FF4">
      <w:pPr>
        <w:rPr>
          <w:rFonts w:ascii="宋体" w:eastAsia="宋体" w:hAnsi="宋体"/>
        </w:rPr>
      </w:pPr>
    </w:p>
    <w:p w14:paraId="7CB3643C" w14:textId="21ACE8CA" w:rsidR="002F5FF4" w:rsidRPr="00BC1999" w:rsidRDefault="002F5FF4" w:rsidP="002F5FF4">
      <w:pPr>
        <w:rPr>
          <w:rFonts w:ascii="宋体" w:eastAsia="宋体" w:hAnsi="宋体"/>
        </w:rPr>
      </w:pPr>
      <w:r>
        <w:rPr>
          <w:rFonts w:ascii="宋体" w:eastAsia="宋体" w:hAnsi="宋体" w:hint="eastAsia"/>
        </w:rPr>
        <w:t>2</w:t>
      </w:r>
      <w:r>
        <w:rPr>
          <w:rFonts w:ascii="宋体" w:eastAsia="宋体" w:hAnsi="宋体"/>
        </w:rPr>
        <w:t>.</w:t>
      </w:r>
      <w:r w:rsidRPr="00BC1999">
        <w:rPr>
          <w:rFonts w:ascii="宋体" w:eastAsia="宋体" w:hAnsi="宋体" w:hint="eastAsia"/>
        </w:rPr>
        <w:t>国外研究综述</w:t>
      </w:r>
    </w:p>
    <w:p w14:paraId="09194F28" w14:textId="657B2A67" w:rsidR="002F5FF4" w:rsidRPr="00BC1999" w:rsidRDefault="00933692" w:rsidP="002F5FF4">
      <w:pPr>
        <w:ind w:firstLineChars="200" w:firstLine="420"/>
        <w:rPr>
          <w:rFonts w:ascii="宋体" w:eastAsia="宋体" w:hAnsi="宋体" w:cs="Times New Roman"/>
          <w:kern w:val="0"/>
          <w:szCs w:val="24"/>
        </w:rPr>
      </w:pPr>
      <w:r>
        <w:rPr>
          <w:rFonts w:ascii="宋体" w:eastAsia="宋体" w:hAnsi="宋体" w:cs="Times New Roman" w:hint="eastAsia"/>
          <w:kern w:val="0"/>
          <w:szCs w:val="24"/>
        </w:rPr>
        <w:t>国外的日历效应研究大致从上世纪3</w:t>
      </w:r>
      <w:r>
        <w:rPr>
          <w:rFonts w:ascii="宋体" w:eastAsia="宋体" w:hAnsi="宋体" w:cs="Times New Roman"/>
          <w:kern w:val="0"/>
          <w:szCs w:val="24"/>
        </w:rPr>
        <w:t>0</w:t>
      </w:r>
      <w:r>
        <w:rPr>
          <w:rFonts w:ascii="宋体" w:eastAsia="宋体" w:hAnsi="宋体" w:cs="Times New Roman" w:hint="eastAsia"/>
          <w:kern w:val="0"/>
          <w:szCs w:val="24"/>
        </w:rPr>
        <w:t>年代的一篇文献开始，</w:t>
      </w:r>
      <w:r w:rsidR="002F5FF4" w:rsidRPr="00BC1999">
        <w:rPr>
          <w:rFonts w:ascii="宋体" w:eastAsia="宋体" w:hAnsi="宋体" w:cs="Times New Roman"/>
          <w:kern w:val="0"/>
          <w:szCs w:val="24"/>
        </w:rPr>
        <w:t>Field</w:t>
      </w:r>
      <w:r w:rsidR="002F5FF4">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Xdg1mrwl","properties":{"formattedCitation":"\\uc0\\u65288{}1931\\uc0\\u65289{}","plainCitation":"（1931）","noteIndex":0},"citationItems":[{"id":354,"uris":["http://zotero.org/users/5224655/items/F2RGBR8T"],"uri":["http://zotero.org/users/5224655/items/F2RGBR8T"],"itemData":{"id":354,"type":"article-journal","title":"Stock Prices: A Problem in Verification","container-title":"The Journal of Business of the University of Chicago","page":"415-418","volume":"4","issue":"4","ISSN":"07409168","author":[{"family":"Fields","given":"M. J."}],"issued":{"date-parts":[["1931"]]}},"suppress-author":true}],"schema":"https://github.com/citation-style-language/schema/raw/master/csl-citation.json"} </w:instrText>
      </w:r>
      <w:r w:rsidR="002F5FF4">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31）</w:t>
      </w:r>
      <w:r w:rsidR="002F5FF4">
        <w:rPr>
          <w:rFonts w:ascii="宋体" w:eastAsia="宋体" w:hAnsi="宋体" w:cs="Times New Roman"/>
          <w:kern w:val="0"/>
          <w:szCs w:val="24"/>
        </w:rPr>
        <w:fldChar w:fldCharType="end"/>
      </w:r>
      <w:r w:rsidR="002F5FF4" w:rsidRPr="00BC1999">
        <w:rPr>
          <w:rFonts w:ascii="宋体" w:eastAsia="宋体" w:hAnsi="宋体" w:cs="Times New Roman" w:hint="eastAsia"/>
          <w:kern w:val="0"/>
          <w:szCs w:val="24"/>
        </w:rPr>
        <w:t>最早提出在特定日期股价显著更高的情况，其对道琼斯工业指数1</w:t>
      </w:r>
      <w:r w:rsidR="002F5FF4" w:rsidRPr="00BC1999">
        <w:rPr>
          <w:rFonts w:ascii="宋体" w:eastAsia="宋体" w:hAnsi="宋体" w:cs="Times New Roman"/>
          <w:kern w:val="0"/>
          <w:szCs w:val="24"/>
        </w:rPr>
        <w:t>915</w:t>
      </w:r>
      <w:r w:rsidR="002F5FF4" w:rsidRPr="00BC1999">
        <w:rPr>
          <w:rFonts w:ascii="宋体" w:eastAsia="宋体" w:hAnsi="宋体" w:cs="Times New Roman" w:hint="eastAsia"/>
          <w:kern w:val="0"/>
          <w:szCs w:val="24"/>
        </w:rPr>
        <w:t>年到1</w:t>
      </w:r>
      <w:r w:rsidR="002F5FF4" w:rsidRPr="00BC1999">
        <w:rPr>
          <w:rFonts w:ascii="宋体" w:eastAsia="宋体" w:hAnsi="宋体" w:cs="Times New Roman"/>
          <w:kern w:val="0"/>
          <w:szCs w:val="24"/>
        </w:rPr>
        <w:t>930</w:t>
      </w:r>
      <w:r w:rsidR="002F5FF4" w:rsidRPr="00BC1999">
        <w:rPr>
          <w:rFonts w:ascii="宋体" w:eastAsia="宋体" w:hAnsi="宋体" w:cs="Times New Roman" w:hint="eastAsia"/>
          <w:kern w:val="0"/>
          <w:szCs w:val="24"/>
        </w:rPr>
        <w:t>年的股指收盘价利用频率统计的方式研究后，发现周六的股指收盘价显著高于周五与周一。</w:t>
      </w:r>
    </w:p>
    <w:p w14:paraId="2AFE60AA" w14:textId="23AA0E05" w:rsidR="002F5FF4" w:rsidRPr="00426639" w:rsidRDefault="002F5FF4" w:rsidP="002F5FF4">
      <w:pPr>
        <w:ind w:firstLineChars="200" w:firstLine="420"/>
        <w:rPr>
          <w:rFonts w:ascii="宋体" w:eastAsia="宋体" w:hAnsi="宋体"/>
        </w:rPr>
      </w:pPr>
      <w:r w:rsidRPr="00BC1999">
        <w:rPr>
          <w:rFonts w:ascii="宋体" w:eastAsia="宋体" w:hAnsi="宋体" w:cs="Times New Roman"/>
          <w:kern w:val="0"/>
          <w:szCs w:val="24"/>
        </w:rPr>
        <w:t>Cross</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P6FnsAOy","properties":{"formattedCitation":"\\uc0\\u65288{}1973\\uc0\\u65289{}","plainCitation":"（1973）","noteIndex":0},"citationItems":[{"id":325,"uris":["http://zotero.org/users/5224655/items/2VEM9QC4"],"uri":["http://zotero.org/users/5224655/items/2VEM9QC4"],"itemData":{"id":325,"type":"article-journal","title":"The Behavior of Stock Prices on Fridays and Mondays","container-title":"Financial Analysts Journal","page":"67-69","volume":"29","issue":"6","abstract":"Price changes on Fridays and Mondays are an example of non-random movements in stock prices over one-day periods. Indeed, price changes on those two days are neither identically distributed nor statistically independent.","ISSN":"0015198X","author":[{"family":"Cross","given":"Frank"}],"issued":{"date-parts":[["1973"]]}},"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73）</w:t>
      </w:r>
      <w:r>
        <w:rPr>
          <w:rFonts w:ascii="宋体" w:eastAsia="宋体" w:hAnsi="宋体" w:cs="Times New Roman"/>
          <w:kern w:val="0"/>
          <w:szCs w:val="24"/>
        </w:rPr>
        <w:fldChar w:fldCharType="end"/>
      </w:r>
      <w:r w:rsidRPr="00BC1999">
        <w:rPr>
          <w:rFonts w:ascii="宋体" w:eastAsia="宋体" w:hAnsi="宋体" w:hint="eastAsia"/>
        </w:rPr>
        <w:t>对S&amp;P</w:t>
      </w:r>
      <w:r w:rsidRPr="00BC1999">
        <w:rPr>
          <w:rFonts w:ascii="宋体" w:eastAsia="宋体" w:hAnsi="宋体"/>
        </w:rPr>
        <w:t>500</w:t>
      </w:r>
      <w:r w:rsidRPr="00BC1999">
        <w:rPr>
          <w:rFonts w:ascii="宋体" w:eastAsia="宋体" w:hAnsi="宋体" w:hint="eastAsia"/>
        </w:rPr>
        <w:t>研究发现不仅存在显著的负周一效应，且每当前一个周五收益率为负时，周一的负效应更显著。</w:t>
      </w:r>
    </w:p>
    <w:p w14:paraId="7BCF16E5" w14:textId="7EBFBA4C" w:rsidR="002F5FF4" w:rsidRDefault="002F5FF4" w:rsidP="002F5FF4">
      <w:pPr>
        <w:ind w:firstLineChars="200" w:firstLine="420"/>
        <w:rPr>
          <w:rFonts w:ascii="宋体" w:eastAsia="宋体" w:hAnsi="宋体"/>
        </w:rPr>
      </w:pPr>
      <w:r w:rsidRPr="00BC1999">
        <w:rPr>
          <w:rFonts w:ascii="宋体" w:eastAsia="宋体" w:hAnsi="宋体" w:hint="eastAsia"/>
        </w:rPr>
        <w:t>F</w:t>
      </w:r>
      <w:r w:rsidRPr="00BC1999">
        <w:rPr>
          <w:rFonts w:ascii="宋体" w:eastAsia="宋体" w:hAnsi="宋体"/>
        </w:rPr>
        <w:t>rench</w:t>
      </w:r>
      <w:r>
        <w:rPr>
          <w:rFonts w:ascii="宋体" w:eastAsia="宋体" w:hAnsi="宋体"/>
        </w:rPr>
        <w:fldChar w:fldCharType="begin"/>
      </w:r>
      <w:r w:rsidR="006670D3">
        <w:rPr>
          <w:rFonts w:ascii="宋体" w:eastAsia="宋体" w:hAnsi="宋体"/>
        </w:rPr>
        <w:instrText xml:space="preserve"> ADDIN ZOTERO_ITEM CSL_CITATION {"citationID":"MYf49VTD","properties":{"formattedCitation":"\\uc0\\u65288{}1980\\uc0\\u65289{}","plainCitation":"（1980）","noteIndex":0},"citationItems":[{"id":281,"uris":["http://zotero.org/users/5224655/items/CEFR6RUI"],"uri":["http://zotero.org/users/5224655/items/CEFR6RUI"],"itemData":{"id":281,"type":"article-journal","title":"Stock returns and the weekend effect","container-title":"Journal of Financial Economics","page":"55-69","volume":"8","issue":"1","source":"ScienceDirect","abstract":"This paper examines two alternative models of the process generating stock returns. Under the calendar time hypothesis, the process operates continuously and the expected return for Monday is three times the expected return for other days of the week. Under the trading time hypothesis, returns are generated only during active trading and the expected return is the same for each day of the week. During most of the period studied, from 1953 through 1977, the daily returns to the Standard and Poor's composite portfolio are inconsistent with both models. Although the average return for the other four days of the week was positive, the average for Monday was significantly negative during each of five-year subperiods.","DOI":"10.1016/0304-405X(80)90021-5","ISSN":"0304-405X","journalAbbreviation":"Journal of Financial Economics","author":[{"family":"French","given":"Kenneth R."}],"issued":{"date-parts":[["1980",3,1]]}},"suppress-author":true}],"schema":"https://github.com/citation-style-language/schema/raw/master/csl-citation.json"} </w:instrText>
      </w:r>
      <w:r>
        <w:rPr>
          <w:rFonts w:ascii="宋体" w:eastAsia="宋体" w:hAnsi="宋体"/>
        </w:rPr>
        <w:fldChar w:fldCharType="separate"/>
      </w:r>
      <w:r w:rsidR="006670D3" w:rsidRPr="006670D3">
        <w:rPr>
          <w:rFonts w:ascii="宋体" w:eastAsia="宋体" w:hAnsi="宋体" w:cs="Times New Roman"/>
          <w:kern w:val="0"/>
          <w:szCs w:val="24"/>
        </w:rPr>
        <w:t>（1980）</w:t>
      </w:r>
      <w:r>
        <w:rPr>
          <w:rFonts w:ascii="宋体" w:eastAsia="宋体" w:hAnsi="宋体"/>
        </w:rPr>
        <w:fldChar w:fldCharType="end"/>
      </w:r>
      <w:r w:rsidRPr="00BC1999">
        <w:rPr>
          <w:rFonts w:ascii="宋体" w:eastAsia="宋体" w:hAnsi="宋体" w:hint="eastAsia"/>
        </w:rPr>
        <w:t>利用美国、日本、加拿大、英国以及澳大利亚各国的指数研究周末效应，通过T检验的方式，发现各国指数均存在显著的负周一效应，并认为这一现象是周末休市造成的。</w:t>
      </w:r>
    </w:p>
    <w:p w14:paraId="52AE57C9" w14:textId="76EF7523" w:rsidR="002F5FF4" w:rsidRDefault="002F5FF4" w:rsidP="002F5FF4">
      <w:pPr>
        <w:ind w:firstLineChars="200" w:firstLine="420"/>
        <w:rPr>
          <w:rFonts w:ascii="宋体" w:eastAsia="宋体" w:hAnsi="宋体"/>
        </w:rPr>
      </w:pPr>
      <w:r w:rsidRPr="00BC1999">
        <w:rPr>
          <w:rFonts w:ascii="宋体" w:eastAsia="宋体" w:hAnsi="宋体" w:cs="Times New Roman"/>
          <w:kern w:val="0"/>
          <w:szCs w:val="24"/>
        </w:rPr>
        <w:t>Gibbons</w:t>
      </w:r>
      <w:r w:rsidRPr="00BC1999">
        <w:rPr>
          <w:rFonts w:ascii="宋体" w:eastAsia="宋体" w:hAnsi="宋体" w:cs="Times New Roman" w:hint="eastAsia"/>
          <w:kern w:val="0"/>
          <w:szCs w:val="24"/>
        </w:rPr>
        <w:t>和</w:t>
      </w:r>
      <w:r w:rsidRPr="00BC1999">
        <w:rPr>
          <w:rFonts w:ascii="宋体" w:eastAsia="宋体" w:hAnsi="宋体" w:cs="Times New Roman"/>
          <w:kern w:val="0"/>
          <w:szCs w:val="24"/>
        </w:rPr>
        <w:t>Hess</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7d4rrIt5","properties":{"formattedCitation":"\\uc0\\u65288{}1981\\uc0\\u65289{}","plainCitation":"（1981）","noteIndex":0},"citationItems":[{"id":331,"uris":["http://zotero.org/users/5224655/items/8QQX9NWZ"],"uri":["http://zotero.org/users/5224655/items/8QQX9NWZ"],"itemData":{"id":331,"type":"article-journal","title":"Day of the Week Effects and Asset Returns","container-title":"The Journal of Business","page":"579-596","volume":"54","issue":"4","abstract":"A traditional distributional assumption regarding the returns on a financial asset specifies that the expected returns are identical for all days of the week. Contrary to this plausible assumption, this paper discovers that the expected returns on common stocks and treasury bills are not constant across days of the week. The most notable evidence is for Monday's returns where the mean is unusually low or even negative. Several explanations of the results are investigated, but none proves satisfactory. Aside from documenting significant day of the week effects, the implications of the results for tests of market efficiency are examined. While market-adjusted returns continue to exhibit day of the week effects, these effects are no longer concentrated on Monday.","ISSN":"00219398, 15375374","author":[{"family":"Gibbons","given":"Michael R."},{"family":"Hess","given":"Patrick"}],"issued":{"date-parts":[["1981"]]}},"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81）</w:t>
      </w:r>
      <w:r>
        <w:rPr>
          <w:rFonts w:ascii="宋体" w:eastAsia="宋体" w:hAnsi="宋体" w:cs="Times New Roman"/>
          <w:kern w:val="0"/>
          <w:szCs w:val="24"/>
        </w:rPr>
        <w:fldChar w:fldCharType="end"/>
      </w:r>
      <w:r w:rsidRPr="00BC1999">
        <w:rPr>
          <w:rFonts w:ascii="宋体" w:eastAsia="宋体" w:hAnsi="宋体" w:hint="eastAsia"/>
        </w:rPr>
        <w:t>在证实了S&amp;P</w:t>
      </w:r>
      <w:r w:rsidRPr="00BC1999">
        <w:rPr>
          <w:rFonts w:ascii="宋体" w:eastAsia="宋体" w:hAnsi="宋体"/>
        </w:rPr>
        <w:t>500</w:t>
      </w:r>
      <w:r w:rsidRPr="00BC1999">
        <w:rPr>
          <w:rFonts w:ascii="宋体" w:eastAsia="宋体" w:hAnsi="宋体" w:hint="eastAsia"/>
        </w:rPr>
        <w:t>与CRSP构建的指数中的负周一效应后，尝试利用平均收益率与市场收益率调整后的股指收益率消除这一现象，发现依然存在显著的负周一效应。</w:t>
      </w:r>
    </w:p>
    <w:p w14:paraId="056A98F5" w14:textId="65FD6850" w:rsidR="002F5FF4" w:rsidRPr="00426639" w:rsidRDefault="002F5FF4" w:rsidP="002F5FF4">
      <w:pPr>
        <w:ind w:firstLineChars="200" w:firstLine="420"/>
        <w:rPr>
          <w:rFonts w:ascii="宋体" w:eastAsia="宋体" w:hAnsi="宋体"/>
        </w:rPr>
      </w:pPr>
      <w:proofErr w:type="spellStart"/>
      <w:r w:rsidRPr="00BC1999">
        <w:rPr>
          <w:rFonts w:ascii="宋体" w:eastAsia="宋体" w:hAnsi="宋体" w:cs="Times New Roman"/>
          <w:kern w:val="0"/>
          <w:szCs w:val="24"/>
        </w:rPr>
        <w:t>Lakonishok</w:t>
      </w:r>
      <w:proofErr w:type="spellEnd"/>
      <w:r w:rsidRPr="00BC1999">
        <w:rPr>
          <w:rFonts w:ascii="宋体" w:eastAsia="宋体" w:hAnsi="宋体" w:cs="Times New Roman" w:hint="eastAsia"/>
          <w:kern w:val="0"/>
          <w:szCs w:val="24"/>
        </w:rPr>
        <w:t>和</w:t>
      </w:r>
      <w:r w:rsidRPr="00BC1999">
        <w:rPr>
          <w:rFonts w:ascii="宋体" w:eastAsia="宋体" w:hAnsi="宋体" w:cs="Times New Roman"/>
          <w:kern w:val="0"/>
          <w:szCs w:val="24"/>
        </w:rPr>
        <w:t>Levi</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Z8LCJxiJ","properties":{"formattedCitation":"\\uc0\\u65288{}1982\\uc0\\u65289{}","plainCitation":"（1982）","noteIndex":0},"citationItems":[{"id":333,"uris":["http://zotero.org/users/5224655/items/W6BTXH23"],"uri":["http://zotero.org/users/5224655/items/W6BTXH23"],"itemData":{"id":333,"type":"article-journal","title":"Weekend Effects on Stock Returns: A Note","container-title":"The Journal of Finance","page":"883-889","volume":"37","issue":"3","source":"Wiley Online Library","DOI":"10.1111/j.1540-6261.1982.tb02231.x","ISSN":"1540-6261","shortTitle":"Weekend Effects on Stock Returns","language":"en","author":[{"family":"Lakonishok","given":"Josef"},{"family":"Levi","given":"Maurice"}],"issued":{"date-parts":[["1982",6,1]]}},"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82）</w:t>
      </w:r>
      <w:r>
        <w:rPr>
          <w:rFonts w:ascii="宋体" w:eastAsia="宋体" w:hAnsi="宋体" w:cs="Times New Roman"/>
          <w:kern w:val="0"/>
          <w:szCs w:val="24"/>
        </w:rPr>
        <w:fldChar w:fldCharType="end"/>
      </w:r>
      <w:r w:rsidRPr="00BC1999">
        <w:rPr>
          <w:rFonts w:ascii="宋体" w:eastAsia="宋体" w:hAnsi="宋体" w:hint="eastAsia"/>
        </w:rPr>
        <w:t>对CRSP价值加权指数进行了节假日利率调整，即对于某一交易日，该交易之前休市日为n天，该交易日之后的休市日为</w:t>
      </w:r>
      <w:r w:rsidRPr="00BC1999">
        <w:rPr>
          <w:rFonts w:ascii="宋体" w:eastAsia="宋体" w:hAnsi="宋体"/>
        </w:rPr>
        <w:t>m</w:t>
      </w:r>
      <w:r w:rsidRPr="00BC1999">
        <w:rPr>
          <w:rFonts w:ascii="宋体" w:eastAsia="宋体" w:hAnsi="宋体" w:hint="eastAsia"/>
        </w:rPr>
        <w:t>天，则该交易日的收益率调整为(</w:t>
      </w:r>
      <w:r w:rsidRPr="00BC1999">
        <w:rPr>
          <w:rFonts w:ascii="宋体" w:eastAsia="宋体" w:hAnsi="宋体"/>
        </w:rPr>
        <w:t>n+1)x-(n-m)y</w:t>
      </w:r>
      <w:r w:rsidRPr="00BC1999">
        <w:rPr>
          <w:rFonts w:ascii="宋体" w:eastAsia="宋体" w:hAnsi="宋体" w:hint="eastAsia"/>
        </w:rPr>
        <w:t>（其中x为股市平均溢价，y为日利率），意在对休市日的预期回报与利率结算进行调整，在排除了该等因素影响后，周一负效应与</w:t>
      </w:r>
      <w:proofErr w:type="gramStart"/>
      <w:r w:rsidRPr="00BC1999">
        <w:rPr>
          <w:rFonts w:ascii="宋体" w:eastAsia="宋体" w:hAnsi="宋体" w:hint="eastAsia"/>
        </w:rPr>
        <w:t>周五正</w:t>
      </w:r>
      <w:proofErr w:type="gramEnd"/>
      <w:r w:rsidRPr="00BC1999">
        <w:rPr>
          <w:rFonts w:ascii="宋体" w:eastAsia="宋体" w:hAnsi="宋体" w:hint="eastAsia"/>
        </w:rPr>
        <w:t>效应减弱了，但依然显著存在。</w:t>
      </w:r>
    </w:p>
    <w:p w14:paraId="657AA7CC" w14:textId="560285F8" w:rsidR="002F5FF4" w:rsidRDefault="002F5FF4" w:rsidP="002F5FF4">
      <w:pPr>
        <w:ind w:firstLineChars="200" w:firstLine="420"/>
        <w:rPr>
          <w:rFonts w:ascii="宋体" w:eastAsia="宋体" w:hAnsi="宋体"/>
        </w:rPr>
      </w:pPr>
      <w:r w:rsidRPr="00BC1999">
        <w:rPr>
          <w:rFonts w:ascii="宋体" w:eastAsia="宋体" w:hAnsi="宋体" w:cs="Times New Roman"/>
          <w:kern w:val="0"/>
          <w:szCs w:val="24"/>
        </w:rPr>
        <w:t>Ariel</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zlo1NbQS","properties":{"formattedCitation":"\\uc0\\u65288{}1987\\uc0\\u65289{}","plainCitation":"（1987）","noteIndex":0},"citationItems":[{"id":271,"uris":["http://zotero.org/users/5224655/items/Y94QLHHB"],"uri":["http://zotero.org/users/5224655/items/Y94QLHHB"],"itemData":{"id":271,"type":"article-journal","title":"A monthly effect in stock returns","container-title":"Journal of Financial Economics","page":"161-174","volume":"18","issue":"1","source":"ScienceDirect","abstract":"The mean return for stocks is positive only for days immediately before and during the first half of calendar months, and indistinguishable from zero for days during the last half of the month. This ‘monthly effect’ is independent of other known calendar anomalies such as the January effect documented by others and appears to be caused by a shift in the mean of the distribution of returns from days in the first half of the month relative to days in the last half.","DOI":"10.1016/0304-405X(87)90066-3","ISSN":"0304-405X","journalAbbreviation":"Journal of Financial Economics","author":[{"family":"Ariel","given":"Robert A."}],"issued":{"date-parts":[["1987",3,1]]}},"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87）</w:t>
      </w:r>
      <w:r>
        <w:rPr>
          <w:rFonts w:ascii="宋体" w:eastAsia="宋体" w:hAnsi="宋体" w:cs="Times New Roman"/>
          <w:kern w:val="0"/>
          <w:szCs w:val="24"/>
        </w:rPr>
        <w:fldChar w:fldCharType="end"/>
      </w:r>
      <w:r w:rsidRPr="00BC1999">
        <w:rPr>
          <w:rFonts w:ascii="宋体" w:eastAsia="宋体" w:hAnsi="宋体" w:hint="eastAsia"/>
        </w:rPr>
        <w:t>利用CRSP价值加权指数发现前半月收益率显著高于后半月收益率的月历效应，并排除了来自技术原因的可能性，但并未对这一现象给出解释。</w:t>
      </w:r>
    </w:p>
    <w:p w14:paraId="2D84312D" w14:textId="149172E6" w:rsidR="002F5FF4" w:rsidRPr="00426639" w:rsidRDefault="002F5FF4" w:rsidP="002F5FF4">
      <w:pPr>
        <w:ind w:firstLineChars="200" w:firstLine="420"/>
        <w:rPr>
          <w:rFonts w:ascii="宋体" w:eastAsia="宋体" w:hAnsi="宋体"/>
        </w:rPr>
      </w:pPr>
      <w:proofErr w:type="spellStart"/>
      <w:r w:rsidRPr="00BC1999">
        <w:rPr>
          <w:rFonts w:ascii="宋体" w:eastAsia="宋体" w:hAnsi="宋体" w:cs="Times New Roman"/>
          <w:kern w:val="0"/>
          <w:szCs w:val="24"/>
        </w:rPr>
        <w:t>Lakonishok</w:t>
      </w:r>
      <w:proofErr w:type="spellEnd"/>
      <w:r w:rsidRPr="00BC1999">
        <w:rPr>
          <w:rFonts w:ascii="宋体" w:eastAsia="宋体" w:hAnsi="宋体" w:cs="Times New Roman" w:hint="eastAsia"/>
          <w:kern w:val="0"/>
          <w:szCs w:val="24"/>
        </w:rPr>
        <w:t>和</w:t>
      </w:r>
      <w:r w:rsidRPr="00BC1999">
        <w:rPr>
          <w:rFonts w:ascii="宋体" w:eastAsia="宋体" w:hAnsi="宋体" w:cs="Times New Roman"/>
          <w:kern w:val="0"/>
          <w:szCs w:val="24"/>
        </w:rPr>
        <w:t>Smidt</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ZGrPdUwa","properties":{"formattedCitation":"\\uc0\\u65288{}1988\\uc0\\u65289{}","plainCitation":"（1988）","noteIndex":0},"citationItems":[{"id":342,"uris":["http://zotero.org/users/5224655/items/EA7HFT47"],"uri":["http://zotero.org/users/5224655/items/EA7HFT47"],"itemData":{"id":342,"type":"article-journal","title":"Are Seasonal Anomalies Real? A Ninety-Year Perspective","container-title":"The Review of Financial Studies","page":"403-425","volume":"1","issue":"4","abstract":"This study uses 90 years of daily data on the Dow Jones Industrial Average to test for the existence of persistent seasonal patterns in the rates of return. Methodological issues regarding seasonality tests are considered. We find evidence of persistently anomalous returns around the turn of the week, around the turn of the month, around the turn of the year, and around holidays.","DOI":"10.1093/rfs/1.4.403","ISSN":"0893-9454","journalAbbreviation":"The Review of Financial Studies","author":[{"family":"Lakonishok","given":"Josef"},{"family":"Smidt","given":"Seymour"}],"issued":{"date-parts":[["1988"]]}},"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88）</w:t>
      </w:r>
      <w:r>
        <w:rPr>
          <w:rFonts w:ascii="宋体" w:eastAsia="宋体" w:hAnsi="宋体" w:cs="Times New Roman"/>
          <w:kern w:val="0"/>
          <w:szCs w:val="24"/>
        </w:rPr>
        <w:fldChar w:fldCharType="end"/>
      </w:r>
      <w:r w:rsidRPr="00BC1999">
        <w:rPr>
          <w:rFonts w:ascii="宋体" w:eastAsia="宋体" w:hAnsi="宋体" w:hint="eastAsia"/>
        </w:rPr>
        <w:t>基于9</w:t>
      </w:r>
      <w:r w:rsidRPr="00BC1999">
        <w:rPr>
          <w:rFonts w:ascii="宋体" w:eastAsia="宋体" w:hAnsi="宋体"/>
        </w:rPr>
        <w:t>0</w:t>
      </w:r>
      <w:r w:rsidRPr="00BC1999">
        <w:rPr>
          <w:rFonts w:ascii="宋体" w:eastAsia="宋体" w:hAnsi="宋体" w:hint="eastAsia"/>
        </w:rPr>
        <w:t>年的道琼斯工业</w:t>
      </w:r>
      <w:proofErr w:type="gramStart"/>
      <w:r w:rsidRPr="00BC1999">
        <w:rPr>
          <w:rFonts w:ascii="宋体" w:eastAsia="宋体" w:hAnsi="宋体" w:hint="eastAsia"/>
        </w:rPr>
        <w:t>指数日度收益率</w:t>
      </w:r>
      <w:proofErr w:type="gramEnd"/>
      <w:r w:rsidRPr="00BC1999">
        <w:rPr>
          <w:rFonts w:ascii="宋体" w:eastAsia="宋体" w:hAnsi="宋体" w:hint="eastAsia"/>
        </w:rPr>
        <w:t>数据，通过T检验与线性模型发现在周、月、年的转换时点附近有异常的收益率出现。</w:t>
      </w:r>
    </w:p>
    <w:p w14:paraId="435F4CAF" w14:textId="300B8A51" w:rsidR="002F5FF4" w:rsidRDefault="002F5FF4" w:rsidP="002F5FF4">
      <w:pPr>
        <w:ind w:firstLineChars="200" w:firstLine="420"/>
        <w:rPr>
          <w:rFonts w:ascii="宋体" w:eastAsia="宋体" w:hAnsi="宋体"/>
        </w:rPr>
      </w:pPr>
      <w:r w:rsidRPr="00BC1999">
        <w:rPr>
          <w:rFonts w:ascii="宋体" w:eastAsia="宋体" w:hAnsi="宋体" w:cs="Times New Roman"/>
          <w:kern w:val="0"/>
          <w:szCs w:val="24"/>
        </w:rPr>
        <w:t>Choudhry</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Hf9dvU0T","properties":{"formattedCitation":"\\uc0\\u65288{}2000\\uc0\\u65289{}","plainCitation":"（2000）","noteIndex":0},"citationItems":[{"id":292,"uris":["http://zotero.org/users/5224655/items/8HY2UUCG"],"uri":["http://zotero.org/users/5224655/items/8HY2UUCG"],"itemData":{"id":292,"type":"article-journal","title":"Day of the week effect in emerging Asian stock markets: evidence from the GARCH model","container-title":"Applied Financial Economics","page":"235-242","volume":"10","issue":"3","source":"Taylor and Francis+NEJM","abstract":"This paper investigates the day of the week effect on seven emerging Asian stock markets returns and conditional variance (volatility). The empirical research was conducted using the GARCH model and daily returns from India, Indonesia, Malaysia, Philippines, South Korea, Taiwan, and Thailand from January 1990 to June 1995. Results obtained indicate the significant presence of the day of the week effect on both stock returns and volatility, though the result involving both the return and volatility are not identical in all seven cases. Results also show that these effects may be due to a possible spill-over from the Japanese stock market.","DOI":"10.1080/096031000331653","ISSN":"0960-3107","shortTitle":"Day of the week effect in emerging Asian stock markets","author":[{"family":"CHOUDHRY","given":"TAUFIQ"}],"issued":{"date-parts":[["2000",6,1]]}},"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00）</w:t>
      </w:r>
      <w:r>
        <w:rPr>
          <w:rFonts w:ascii="宋体" w:eastAsia="宋体" w:hAnsi="宋体" w:cs="Times New Roman"/>
          <w:kern w:val="0"/>
          <w:szCs w:val="24"/>
        </w:rPr>
        <w:fldChar w:fldCharType="end"/>
      </w:r>
      <w:r w:rsidRPr="00BC1999">
        <w:rPr>
          <w:rFonts w:ascii="宋体" w:eastAsia="宋体" w:hAnsi="宋体" w:hint="eastAsia"/>
        </w:rPr>
        <w:t>对1</w:t>
      </w:r>
      <w:r w:rsidRPr="00BC1999">
        <w:rPr>
          <w:rFonts w:ascii="宋体" w:eastAsia="宋体" w:hAnsi="宋体"/>
        </w:rPr>
        <w:t>990</w:t>
      </w:r>
      <w:r w:rsidRPr="00BC1999">
        <w:rPr>
          <w:rFonts w:ascii="宋体" w:eastAsia="宋体" w:hAnsi="宋体" w:hint="eastAsia"/>
        </w:rPr>
        <w:t>年至1</w:t>
      </w:r>
      <w:r w:rsidRPr="00BC1999">
        <w:rPr>
          <w:rFonts w:ascii="宋体" w:eastAsia="宋体" w:hAnsi="宋体"/>
        </w:rPr>
        <w:t>995</w:t>
      </w:r>
      <w:r w:rsidRPr="00BC1999">
        <w:rPr>
          <w:rFonts w:ascii="宋体" w:eastAsia="宋体" w:hAnsi="宋体" w:hint="eastAsia"/>
        </w:rPr>
        <w:t>年亚洲的新兴国家股市进行研究，利用加入</w:t>
      </w:r>
      <w:proofErr w:type="gramStart"/>
      <w:r w:rsidRPr="00BC1999">
        <w:rPr>
          <w:rFonts w:ascii="宋体" w:eastAsia="宋体" w:hAnsi="宋体" w:hint="eastAsia"/>
        </w:rPr>
        <w:t>哑</w:t>
      </w:r>
      <w:proofErr w:type="gramEnd"/>
      <w:r w:rsidRPr="00BC1999">
        <w:rPr>
          <w:rFonts w:ascii="宋体" w:eastAsia="宋体" w:hAnsi="宋体" w:hint="eastAsia"/>
        </w:rPr>
        <w:t>变量的GARCH模型发现大部分国家周一收益率最低，几乎所有国家周一条件方差都最高，并将其</w:t>
      </w:r>
      <w:r w:rsidRPr="00BC1999">
        <w:rPr>
          <w:rFonts w:ascii="宋体" w:eastAsia="宋体" w:hAnsi="宋体" w:hint="eastAsia"/>
        </w:rPr>
        <w:lastRenderedPageBreak/>
        <w:t>解释为信息可用理论，即经过周末两个休市日获取的信息相对更多。</w:t>
      </w:r>
    </w:p>
    <w:p w14:paraId="3A0DBE66" w14:textId="2D8B308C" w:rsidR="002F5FF4" w:rsidRPr="00426639" w:rsidRDefault="002F5FF4" w:rsidP="002F5FF4">
      <w:pPr>
        <w:ind w:firstLineChars="200" w:firstLine="420"/>
        <w:rPr>
          <w:rFonts w:ascii="宋体" w:eastAsia="宋体" w:hAnsi="宋体"/>
        </w:rPr>
      </w:pPr>
      <w:r w:rsidRPr="00BC1999">
        <w:rPr>
          <w:rFonts w:ascii="宋体" w:eastAsia="宋体" w:hAnsi="宋体" w:cs="Times New Roman"/>
          <w:kern w:val="0"/>
          <w:szCs w:val="24"/>
        </w:rPr>
        <w:t>Tong</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ya5OEjDQ","properties":{"formattedCitation":"\\uc0\\u65288{}2000\\uc0\\u65289{}","plainCitation":"（2000）","noteIndex":0},"citationItems":[{"id":347,"uris":["http://zotero.org/users/5224655/items/N4R2WLA5"],"uri":["http://zotero.org/users/5224655/items/N4R2WLA5"],"itemData":{"id":347,"type":"article-journal","title":"International evidence on weekend anomalies","container-title":"Journal of Financial Research","page":"495-522","volume":"23","issue":"4","source":"onlinelibrary.wiley.com (Atypon)","abstract":"Abstract Recent studies on the U.S. market find that the Monday effect is observed mainly when the return on the previous Friday is negative or when the Monday falls within the last two weeks of the month. I look for international evidence and examine whether such properties of the Monday effect are related to another anomalous phenomenon?high weekend correlation. By examining twenty-three equity market indexes, I find that the negative Friday is, in general, important to the Monday effect. Furthermore, Monday returns tend to be lowest on the fourth week of the month. Although high weekend correlation is also common to these markets, it seems not related to the bad-Friday factor and shows no seasonality across weeks of the month. JEL classification: G15, G10.","DOI":"10.1111/j.1475-6803.2000.tb00757.x","ISSN":"0270-2592","journalAbbreviation":"Journal of Financial Research","author":[{"family":"Tong","given":"Wilson"}],"issued":{"date-parts":[["2000"]]}},"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00）</w:t>
      </w:r>
      <w:r>
        <w:rPr>
          <w:rFonts w:ascii="宋体" w:eastAsia="宋体" w:hAnsi="宋体" w:cs="Times New Roman"/>
          <w:kern w:val="0"/>
          <w:szCs w:val="24"/>
        </w:rPr>
        <w:fldChar w:fldCharType="end"/>
      </w:r>
      <w:r w:rsidRPr="00BC1999">
        <w:rPr>
          <w:rFonts w:ascii="宋体" w:eastAsia="宋体" w:hAnsi="宋体" w:hint="eastAsia"/>
        </w:rPr>
        <w:t>为了识别“负周五</w:t>
      </w:r>
      <w:r w:rsidRPr="00BC1999">
        <w:rPr>
          <w:rFonts w:ascii="宋体" w:eastAsia="宋体" w:hAnsi="宋体"/>
        </w:rPr>
        <w:t>/</w:t>
      </w:r>
      <w:r w:rsidRPr="00BC1999">
        <w:rPr>
          <w:rFonts w:ascii="宋体" w:eastAsia="宋体" w:hAnsi="宋体" w:hint="eastAsia"/>
        </w:rPr>
        <w:t>周一效应”，设计合适的计量模型对2</w:t>
      </w:r>
      <w:r w:rsidRPr="00BC1999">
        <w:rPr>
          <w:rFonts w:ascii="宋体" w:eastAsia="宋体" w:hAnsi="宋体"/>
        </w:rPr>
        <w:t>3</w:t>
      </w:r>
      <w:r w:rsidRPr="00BC1999">
        <w:rPr>
          <w:rFonts w:ascii="宋体" w:eastAsia="宋体" w:hAnsi="宋体" w:hint="eastAsia"/>
        </w:rPr>
        <w:t>个国家的特定股指进行研究，发现并量化了周五</w:t>
      </w:r>
      <w:proofErr w:type="gramStart"/>
      <w:r w:rsidRPr="00BC1999">
        <w:rPr>
          <w:rFonts w:ascii="宋体" w:eastAsia="宋体" w:hAnsi="宋体" w:hint="eastAsia"/>
        </w:rPr>
        <w:t>负收益</w:t>
      </w:r>
      <w:proofErr w:type="gramEnd"/>
      <w:r w:rsidRPr="00BC1999">
        <w:rPr>
          <w:rFonts w:ascii="宋体" w:eastAsia="宋体" w:hAnsi="宋体" w:hint="eastAsia"/>
        </w:rPr>
        <w:t>传导至周一的效应在大部分国家存在。</w:t>
      </w:r>
    </w:p>
    <w:p w14:paraId="3C4E2D51" w14:textId="5A6FAA02" w:rsidR="002F5FF4" w:rsidRDefault="002F5FF4" w:rsidP="002F5FF4">
      <w:pPr>
        <w:ind w:firstLineChars="200" w:firstLine="420"/>
        <w:rPr>
          <w:rFonts w:ascii="宋体" w:eastAsia="宋体" w:hAnsi="宋体"/>
        </w:rPr>
      </w:pPr>
      <w:proofErr w:type="spellStart"/>
      <w:r w:rsidRPr="00BC1999">
        <w:rPr>
          <w:rFonts w:ascii="宋体" w:eastAsia="宋体" w:hAnsi="宋体" w:cs="Times New Roman"/>
          <w:kern w:val="0"/>
          <w:szCs w:val="24"/>
        </w:rPr>
        <w:t>Berument</w:t>
      </w:r>
      <w:proofErr w:type="spellEnd"/>
      <w:r w:rsidRPr="00BC1999">
        <w:rPr>
          <w:rFonts w:ascii="宋体" w:eastAsia="宋体" w:hAnsi="宋体" w:cs="Times New Roman" w:hint="eastAsia"/>
          <w:kern w:val="0"/>
          <w:szCs w:val="24"/>
        </w:rPr>
        <w:t>和</w:t>
      </w:r>
      <w:proofErr w:type="spellStart"/>
      <w:r w:rsidRPr="00BC1999">
        <w:rPr>
          <w:rFonts w:ascii="宋体" w:eastAsia="宋体" w:hAnsi="宋体" w:cs="Times New Roman"/>
          <w:kern w:val="0"/>
          <w:szCs w:val="24"/>
        </w:rPr>
        <w:t>Kiymaz</w:t>
      </w:r>
      <w:proofErr w:type="spellEnd"/>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hkFpoDYQ","properties":{"formattedCitation":"\\uc0\\u65288{}2001\\uc0\\u65289{}","plainCitation":"（2001）","noteIndex":0},"citationItems":[{"id":319,"uris":["http://zotero.org/users/5224655/items/3XB4ISAP"],"uri":["http://zotero.org/users/5224655/items/3XB4ISAP"],"itemData":{"id":319,"type":"article-journal","title":"The day of the week effect on stock market volatility","container-title":"Journal of Economics and Finance","page":"181-193","volume":"25","issue":"2","source":"Springer Link","abstract":"This study tests the presence of the day of the week effect on stock market volatility by using the S&amp;P 500 market index during the period of January 1973 and October 1997. The findings shown that the day of the week effect is present in both volatility and return equations. While the highest and lowest returns are observed on Wednesday and Monday, the highest and the lowest volatility are observed on Friday and Wednesday, respectively. Further investigation of sub-periods reinforces our findings that the volatility pattern across the days of the week is statistically different.(JEL G10, G12, C22)","DOI":"10.1007/BF02744521","ISSN":"1938-9744","journalAbbreviation":"J Econ Finan","language":"en","author":[{"family":"Berument","given":"Hakan"},{"family":"Kiymaz","given":"Halil"}],"issued":{"date-parts":[["2001",6,1]]}},"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01）</w:t>
      </w:r>
      <w:r>
        <w:rPr>
          <w:rFonts w:ascii="宋体" w:eastAsia="宋体" w:hAnsi="宋体" w:cs="Times New Roman"/>
          <w:kern w:val="0"/>
          <w:szCs w:val="24"/>
        </w:rPr>
        <w:fldChar w:fldCharType="end"/>
      </w:r>
      <w:r w:rsidRPr="00BC1999">
        <w:rPr>
          <w:rFonts w:ascii="宋体" w:eastAsia="宋体" w:hAnsi="宋体" w:hint="eastAsia"/>
        </w:rPr>
        <w:t>利用1</w:t>
      </w:r>
      <w:r w:rsidRPr="00BC1999">
        <w:rPr>
          <w:rFonts w:ascii="宋体" w:eastAsia="宋体" w:hAnsi="宋体"/>
        </w:rPr>
        <w:t>973</w:t>
      </w:r>
      <w:r w:rsidRPr="00BC1999">
        <w:rPr>
          <w:rFonts w:ascii="宋体" w:eastAsia="宋体" w:hAnsi="宋体" w:hint="eastAsia"/>
        </w:rPr>
        <w:t>年至1</w:t>
      </w:r>
      <w:r w:rsidRPr="00BC1999">
        <w:rPr>
          <w:rFonts w:ascii="宋体" w:eastAsia="宋体" w:hAnsi="宋体"/>
        </w:rPr>
        <w:t>997</w:t>
      </w:r>
      <w:r w:rsidRPr="00BC1999">
        <w:rPr>
          <w:rFonts w:ascii="宋体" w:eastAsia="宋体" w:hAnsi="宋体" w:hint="eastAsia"/>
        </w:rPr>
        <w:t>年的S&amp;P</w:t>
      </w:r>
      <w:r w:rsidRPr="00BC1999">
        <w:rPr>
          <w:rFonts w:ascii="宋体" w:eastAsia="宋体" w:hAnsi="宋体"/>
        </w:rPr>
        <w:t>500</w:t>
      </w:r>
      <w:r w:rsidRPr="00BC1999">
        <w:rPr>
          <w:rFonts w:ascii="宋体" w:eastAsia="宋体" w:hAnsi="宋体" w:hint="eastAsia"/>
        </w:rPr>
        <w:t>指数研究周内效应，利用线性模型、均值方程加入星期</w:t>
      </w:r>
      <w:proofErr w:type="gramStart"/>
      <w:r w:rsidRPr="00BC1999">
        <w:rPr>
          <w:rFonts w:ascii="宋体" w:eastAsia="宋体" w:hAnsi="宋体" w:hint="eastAsia"/>
        </w:rPr>
        <w:t>哑</w:t>
      </w:r>
      <w:proofErr w:type="gramEnd"/>
      <w:r w:rsidRPr="00BC1999">
        <w:rPr>
          <w:rFonts w:ascii="宋体" w:eastAsia="宋体" w:hAnsi="宋体" w:hint="eastAsia"/>
        </w:rPr>
        <w:t>变量的GARCH模型以及均值与波动方程均加入星期哑变量的修正GARCH模型得到了相近的结论，并将周五条件方差最高解释为宏观经济数据经常于周四、周五公布，将周三收益率最高而条件方差最低解释为该日投资者拥有周内过去两天的信息并有充分时间对未来两天</w:t>
      </w:r>
      <w:proofErr w:type="gramStart"/>
      <w:r w:rsidRPr="00BC1999">
        <w:rPr>
          <w:rFonts w:ascii="宋体" w:eastAsia="宋体" w:hAnsi="宋体" w:hint="eastAsia"/>
        </w:rPr>
        <w:t>作</w:t>
      </w:r>
      <w:proofErr w:type="gramEnd"/>
      <w:r w:rsidRPr="00BC1999">
        <w:rPr>
          <w:rFonts w:ascii="宋体" w:eastAsia="宋体" w:hAnsi="宋体" w:hint="eastAsia"/>
        </w:rPr>
        <w:t>出反应。</w:t>
      </w:r>
    </w:p>
    <w:p w14:paraId="1E2D433C" w14:textId="0712383F" w:rsidR="002F5FF4" w:rsidRPr="00BC1999" w:rsidRDefault="002F5FF4" w:rsidP="002F5FF4">
      <w:pPr>
        <w:ind w:firstLineChars="200" w:firstLine="420"/>
        <w:rPr>
          <w:rFonts w:ascii="宋体" w:eastAsia="宋体" w:hAnsi="宋体" w:cs="Times New Roman"/>
          <w:kern w:val="0"/>
          <w:szCs w:val="24"/>
        </w:rPr>
      </w:pPr>
      <w:r w:rsidRPr="00BC1999">
        <w:rPr>
          <w:rFonts w:ascii="宋体" w:eastAsia="宋体" w:hAnsi="宋体" w:cs="Times New Roman"/>
          <w:kern w:val="0"/>
          <w:szCs w:val="24"/>
        </w:rPr>
        <w:t>Worthington</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479TSSO7","properties":{"formattedCitation":"\\uc0\\u65288{}2010\\uc0\\u65289{}","plainCitation":"（2010）","noteIndex":0},"citationItems":[{"id":351,"uris":["http://zotero.org/users/5224655/items/M6ZH7EWL"],"uri":["http://zotero.org/users/5224655/items/M6ZH7EWL"],"itemData":{"id":351,"type":"article-journal","title":"The decline of calendar seasonality in the Australian stock exchange, 1958–2005","container-title":"Annals of Finance","page":"421-433","volume":"6","issue":"3","abstract":"This paper examines calendar effects in Australian daily stock returns from 6 January 1958 to 30 December 2005. Three calendar effects—day-of-the-week, turn-of-the-month and month-of-the-year—are examined using parametric tests and a regression-based approach. The results indicate that the Australian market is characterised by seasonality of all three forms, with Tuesday, September and the second trading day of the month the most significant. However, there is also evidence of parameter instability and structural breaks in these relationships, with day-of-the-week effects becoming less important in the post-1987 crash period.","DOI":"10.1007/s10436-008-0111-9","ISSN":"1614-2454","journalAbbreviation":"Annals of Finance","author":[{"family":"Worthington","given":"Andrew C."}],"issued":{"date-parts":[["2010"]]}},"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10）</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利用线性模型考察了1</w:t>
      </w:r>
      <w:r w:rsidRPr="00BC1999">
        <w:rPr>
          <w:rFonts w:ascii="宋体" w:eastAsia="宋体" w:hAnsi="宋体" w:cs="Times New Roman"/>
          <w:kern w:val="0"/>
          <w:szCs w:val="24"/>
        </w:rPr>
        <w:t>985</w:t>
      </w:r>
      <w:r w:rsidRPr="00BC1999">
        <w:rPr>
          <w:rFonts w:ascii="宋体" w:eastAsia="宋体" w:hAnsi="宋体" w:cs="Times New Roman" w:hint="eastAsia"/>
          <w:kern w:val="0"/>
          <w:szCs w:val="24"/>
        </w:rPr>
        <w:t>年至2</w:t>
      </w:r>
      <w:r w:rsidRPr="00BC1999">
        <w:rPr>
          <w:rFonts w:ascii="宋体" w:eastAsia="宋体" w:hAnsi="宋体" w:cs="Times New Roman"/>
          <w:kern w:val="0"/>
          <w:szCs w:val="24"/>
        </w:rPr>
        <w:t>005</w:t>
      </w:r>
      <w:r w:rsidRPr="00BC1999">
        <w:rPr>
          <w:rFonts w:ascii="宋体" w:eastAsia="宋体" w:hAnsi="宋体" w:cs="Times New Roman" w:hint="eastAsia"/>
          <w:kern w:val="0"/>
          <w:szCs w:val="24"/>
        </w:rPr>
        <w:t>年澳大利亚市场中的周内效应、月末效应与月历效应，发现显著的负周二效应、负</w:t>
      </w:r>
      <w:r w:rsidRPr="00BC1999">
        <w:rPr>
          <w:rFonts w:ascii="宋体" w:eastAsia="宋体" w:hAnsi="宋体" w:cs="Times New Roman"/>
          <w:kern w:val="0"/>
          <w:szCs w:val="24"/>
        </w:rPr>
        <w:t>9</w:t>
      </w:r>
      <w:r w:rsidRPr="00BC1999">
        <w:rPr>
          <w:rFonts w:ascii="宋体" w:eastAsia="宋体" w:hAnsi="宋体" w:cs="Times New Roman" w:hint="eastAsia"/>
          <w:kern w:val="0"/>
          <w:szCs w:val="24"/>
        </w:rPr>
        <w:t>月效应与月初正效应，但这类效应在1</w:t>
      </w:r>
      <w:r w:rsidRPr="00BC1999">
        <w:rPr>
          <w:rFonts w:ascii="宋体" w:eastAsia="宋体" w:hAnsi="宋体" w:cs="Times New Roman"/>
          <w:kern w:val="0"/>
          <w:szCs w:val="24"/>
        </w:rPr>
        <w:t>987</w:t>
      </w:r>
      <w:r w:rsidRPr="00BC1999">
        <w:rPr>
          <w:rFonts w:ascii="宋体" w:eastAsia="宋体" w:hAnsi="宋体" w:cs="Times New Roman" w:hint="eastAsia"/>
          <w:kern w:val="0"/>
          <w:szCs w:val="24"/>
        </w:rPr>
        <w:t>年股市崩盘后变得难以识别，反应市场逐渐变得弱有效。</w:t>
      </w:r>
    </w:p>
    <w:p w14:paraId="49792139" w14:textId="77777777" w:rsidR="002F5FF4" w:rsidRPr="00BC1999" w:rsidRDefault="002F5FF4" w:rsidP="002F5FF4">
      <w:pPr>
        <w:rPr>
          <w:rFonts w:ascii="宋体" w:eastAsia="宋体" w:hAnsi="宋体" w:cs="Times New Roman"/>
          <w:kern w:val="0"/>
          <w:szCs w:val="24"/>
        </w:rPr>
      </w:pPr>
    </w:p>
    <w:p w14:paraId="46FC6C09" w14:textId="1CAFDC8E" w:rsidR="002F5FF4" w:rsidRPr="00BC1999" w:rsidRDefault="002F5FF4" w:rsidP="002F5FF4">
      <w:pPr>
        <w:rPr>
          <w:rFonts w:ascii="宋体" w:eastAsia="宋体" w:hAnsi="宋体"/>
        </w:rPr>
      </w:pPr>
      <w:r>
        <w:rPr>
          <w:rFonts w:ascii="宋体" w:eastAsia="宋体" w:hAnsi="宋体" w:hint="eastAsia"/>
        </w:rPr>
        <w:t>3</w:t>
      </w:r>
      <w:r>
        <w:rPr>
          <w:rFonts w:ascii="宋体" w:eastAsia="宋体" w:hAnsi="宋体"/>
        </w:rPr>
        <w:t>.</w:t>
      </w:r>
      <w:r w:rsidRPr="00BC1999">
        <w:rPr>
          <w:rFonts w:ascii="宋体" w:eastAsia="宋体" w:hAnsi="宋体" w:hint="eastAsia"/>
        </w:rPr>
        <w:t>国内研究综述</w:t>
      </w:r>
    </w:p>
    <w:p w14:paraId="5CC9776D" w14:textId="3CF7AF31" w:rsidR="002F5FF4" w:rsidRDefault="002563F0" w:rsidP="002F5FF4">
      <w:pPr>
        <w:ind w:firstLineChars="200" w:firstLine="420"/>
        <w:rPr>
          <w:rFonts w:ascii="宋体" w:eastAsia="宋体" w:hAnsi="宋体" w:cs="Times New Roman"/>
          <w:kern w:val="0"/>
          <w:szCs w:val="24"/>
        </w:rPr>
      </w:pPr>
      <w:r>
        <w:rPr>
          <w:rFonts w:ascii="宋体" w:eastAsia="宋体" w:hAnsi="宋体" w:cs="Times New Roman" w:hint="eastAsia"/>
          <w:kern w:val="0"/>
          <w:szCs w:val="24"/>
        </w:rPr>
        <w:t>国内的日历效应研究从中国股市开始趋于成熟的本世纪初开始，</w:t>
      </w:r>
      <w:proofErr w:type="gramStart"/>
      <w:r w:rsidR="002F5FF4" w:rsidRPr="00BC1999">
        <w:rPr>
          <w:rFonts w:ascii="宋体" w:eastAsia="宋体" w:hAnsi="宋体" w:cs="Times New Roman"/>
          <w:kern w:val="0"/>
          <w:szCs w:val="24"/>
        </w:rPr>
        <w:t>奉立城</w:t>
      </w:r>
      <w:proofErr w:type="gramEnd"/>
      <w:r w:rsidR="002F5FF4">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qJWiqMjl","properties":{"formattedCitation":"\\uc0\\u65288{}2000\\uc0\\u65289{}","plainCitation":"（2000）","noteIndex":0},"citationItems":[{"id":356,"uris":["http://zotero.org/users/5224655/items/ACPV7HRV"],"uri":["http://zotero.org/users/5224655/items/ACPV7HRV"],"itemData":{"id":356,"type":"article-journal","title":"中国股票市场的“周内效应”","container-title":"经济研究","page":"50-57","issue":"11","source":"CNKI","abstract":"本文就中国股票市场是否存在显著的“周内效应”进行了实证分析。作者发现中国股票市场并不存在绝大多数发</w:instrText>
      </w:r>
      <w:r w:rsidR="006670D3">
        <w:rPr>
          <w:rFonts w:ascii="宋体" w:eastAsia="宋体" w:hAnsi="宋体" w:cs="Times New Roman" w:hint="eastAsia"/>
          <w:kern w:val="0"/>
          <w:szCs w:val="24"/>
        </w:rPr>
        <w:instrText>达国家股票市场和某些新兴股票市场所普遍具有的“星期一效应”。但是</w:instrText>
      </w:r>
      <w:r w:rsidR="006670D3">
        <w:rPr>
          <w:rFonts w:ascii="宋体" w:eastAsia="宋体" w:hAnsi="宋体" w:cs="Times New Roman"/>
          <w:kern w:val="0"/>
          <w:szCs w:val="24"/>
        </w:rPr>
        <w:instrText xml:space="preserve"> ,用于度量股票收益率波动性的标准差却在星期一最大。较强的证据显示上海股票市场存在着日平均收益率显著为负的“星期二效应”和显著为正的“星期五效应”。较弱的证据显示深圳股票市场存在着日平均收益率显著为负的“星期二效应”和显著为正的“星期五效应”。本研究表明沪深两市在某种意义上都缺乏效率 ,且上海股市比深圳股市更加没有效率。","ISSN":"0577-9154","call-number":"11-1081/F","language":"中文;","author":[{"family":"奉","given":"立城"}],"issued":{"date-parts":[["2000"]]}},"suppress-author":true}],"schema":"https://github.com/citation-style-language/schema/raw/master/csl-citation.json"} </w:instrText>
      </w:r>
      <w:r w:rsidR="002F5FF4">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00）</w:t>
      </w:r>
      <w:r w:rsidR="002F5FF4">
        <w:rPr>
          <w:rFonts w:ascii="宋体" w:eastAsia="宋体" w:hAnsi="宋体" w:cs="Times New Roman"/>
          <w:kern w:val="0"/>
          <w:szCs w:val="24"/>
        </w:rPr>
        <w:fldChar w:fldCharType="end"/>
      </w:r>
      <w:r w:rsidR="002F5FF4" w:rsidRPr="00BC1999">
        <w:rPr>
          <w:rFonts w:ascii="宋体" w:eastAsia="宋体" w:hAnsi="宋体" w:cs="Times New Roman" w:hint="eastAsia"/>
          <w:kern w:val="0"/>
          <w:szCs w:val="24"/>
        </w:rPr>
        <w:t>发现沪深两市都存在不同程度的负周二效应与正周五效应，并认为这是股票市场无效率的体现，且上海股市比深圳股市</w:t>
      </w:r>
      <w:proofErr w:type="gramStart"/>
      <w:r w:rsidR="002F5FF4" w:rsidRPr="00BC1999">
        <w:rPr>
          <w:rFonts w:ascii="宋体" w:eastAsia="宋体" w:hAnsi="宋体" w:cs="Times New Roman" w:hint="eastAsia"/>
          <w:kern w:val="0"/>
          <w:szCs w:val="24"/>
        </w:rPr>
        <w:t>更加</w:t>
      </w:r>
      <w:proofErr w:type="gramEnd"/>
      <w:r w:rsidR="002F5FF4" w:rsidRPr="00BC1999">
        <w:rPr>
          <w:rFonts w:ascii="宋体" w:eastAsia="宋体" w:hAnsi="宋体" w:cs="Times New Roman" w:hint="eastAsia"/>
          <w:kern w:val="0"/>
          <w:szCs w:val="24"/>
        </w:rPr>
        <w:t>无效率。</w:t>
      </w:r>
    </w:p>
    <w:p w14:paraId="37F7687D" w14:textId="3BAB1C0C" w:rsidR="002F5FF4" w:rsidRPr="00D052F0" w:rsidRDefault="002F5FF4" w:rsidP="002F5FF4">
      <w:pPr>
        <w:ind w:firstLineChars="200" w:firstLine="420"/>
        <w:rPr>
          <w:rFonts w:ascii="宋体" w:eastAsia="宋体" w:hAnsi="宋体"/>
        </w:rPr>
      </w:pPr>
      <w:r w:rsidRPr="00BC1999">
        <w:rPr>
          <w:rFonts w:ascii="宋体" w:eastAsia="宋体" w:hAnsi="宋体" w:cs="Times New Roman"/>
          <w:kern w:val="0"/>
          <w:szCs w:val="24"/>
        </w:rPr>
        <w:t>陈超</w:t>
      </w:r>
      <w:r w:rsidRPr="00BC1999">
        <w:rPr>
          <w:rFonts w:ascii="宋体" w:eastAsia="宋体" w:hAnsi="宋体" w:cs="Times New Roman" w:hint="eastAsia"/>
          <w:kern w:val="0"/>
          <w:szCs w:val="24"/>
        </w:rPr>
        <w:t>和</w:t>
      </w:r>
      <w:r w:rsidRPr="00BC1999">
        <w:rPr>
          <w:rFonts w:ascii="宋体" w:eastAsia="宋体" w:hAnsi="宋体" w:cs="Times New Roman"/>
          <w:kern w:val="0"/>
          <w:szCs w:val="24"/>
        </w:rPr>
        <w:t>钱苹</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04NQtckx","properties":{"formattedCitation":"\\uc0\\u65288{}2002\\uc0\\u65289{}","plainCitation":"（2002）","noteIndex":0},"citationItems":[{"id":362,"uris":["http://zotero.org/users/5224655/items/M3GYFB98"],"uri":["http://zotero.org/users/5224655/items/M3GYFB98"],"itemData":{"id":362,"type":"article-journal","title":"中国股票市场“周内效应”再检验","container-title":"经济科学","page":"85-91","issue":"01","abstract":"本文对中国股票市场的“周内效应”按涨跌停板前一时期进行了分段检验 ,并发现上海股标市场 A股存在负的“星期二效应”和正的“星期</w:instrText>
      </w:r>
      <w:r w:rsidR="006670D3">
        <w:rPr>
          <w:rFonts w:ascii="宋体" w:eastAsia="宋体" w:hAnsi="宋体" w:cs="Times New Roman" w:hint="eastAsia"/>
          <w:kern w:val="0"/>
          <w:szCs w:val="24"/>
        </w:rPr>
        <w:instrText>五效应”。但对数据进行每一年检验时</w:instrText>
      </w:r>
      <w:r w:rsidR="006670D3">
        <w:rPr>
          <w:rFonts w:ascii="宋体" w:eastAsia="宋体" w:hAnsi="宋体" w:cs="Times New Roman"/>
          <w:kern w:val="0"/>
          <w:szCs w:val="24"/>
        </w:rPr>
        <w:instrText xml:space="preserve"> ,发现只有 1996年的沪市存在“周内效应”。作者认为“周内效应”只是很偶然的现象 ,所谓中国股票市场存在的“周内效应”的结论值得怀疑 ,并且 ,单从金融市场是否存在“周内效应”来判断市场的有效性有欠妥当。","ISSN":"1002-5839","call-number":"11-1564/F","language":"中文;","author":[{"family":"陈超","given":"钱苹"}],"issued":{"date-parts":[["2002"]]}},"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02）</w:t>
      </w:r>
      <w:r>
        <w:rPr>
          <w:rFonts w:ascii="宋体" w:eastAsia="宋体" w:hAnsi="宋体" w:cs="Times New Roman"/>
          <w:kern w:val="0"/>
          <w:szCs w:val="24"/>
        </w:rPr>
        <w:fldChar w:fldCharType="end"/>
      </w:r>
      <w:r w:rsidRPr="00BC1999">
        <w:rPr>
          <w:rFonts w:ascii="宋体" w:eastAsia="宋体" w:hAnsi="宋体" w:hint="eastAsia"/>
        </w:rPr>
        <w:t>对中国股票市场周内效应进行了在检验，并不</w:t>
      </w:r>
      <w:proofErr w:type="gramStart"/>
      <w:r w:rsidRPr="00BC1999">
        <w:rPr>
          <w:rFonts w:ascii="宋体" w:eastAsia="宋体" w:hAnsi="宋体" w:hint="eastAsia"/>
        </w:rPr>
        <w:t>赞同</w:t>
      </w:r>
      <w:r w:rsidRPr="00BC1999">
        <w:rPr>
          <w:rFonts w:ascii="宋体" w:eastAsia="宋体" w:hAnsi="宋体" w:cs="Times New Roman"/>
          <w:kern w:val="0"/>
          <w:szCs w:val="24"/>
        </w:rPr>
        <w:t>奉立城</w:t>
      </w:r>
      <w:proofErr w:type="gramEnd"/>
      <w:r w:rsidRPr="00BC1999">
        <w:rPr>
          <w:rFonts w:ascii="宋体" w:eastAsia="宋体" w:hAnsi="宋体"/>
        </w:rPr>
        <w:fldChar w:fldCharType="begin"/>
      </w:r>
      <w:r w:rsidR="006670D3">
        <w:rPr>
          <w:rFonts w:ascii="宋体" w:eastAsia="宋体" w:hAnsi="宋体"/>
        </w:rPr>
        <w:instrText xml:space="preserve"> ADDIN ZOTERO_ITEM CSL_CITATION {"citationID":"KnIl46jk","properties":{"formattedCitation":"\\uc0\\u65288{}\\uc0\\u22857{}\\uc0\\u31435{}\\uc0\\u22478{}\\uc0\\u65292{}2000\\uc0\\u65289{}","plainCitation":"（奉立城，2000）","noteIndex":0},"citationItems":[{"id":356,"uris":["http://zotero.org/users/5224655/items/ACPV7HRV"],"uri":["http://zotero.org/users/5224655/items/ACPV7HRV"],"itemData":{"id":356,"type":"article-journal","title":"中国股票市场的“周内效应”","container-title":"经济研究","page":"50-57","issue":"11","source":"CNKI","abstract":"本文就中国股票市场是否存在显著的“周内效应”进行了实证分析。作者发现中国股票市场并不存在绝大多数发达国家股票市场和某些新兴股票市场所普遍具有的“星期一效应”。但是 ,用于度量股票收益率波动性的标准差却在星期一最大。较强的证据显示上海股票市场存在着日平均收益率显著为负的“星期二效应”和显著为正的“星期五效应”。较弱的证据显示深圳股票市场存在着日平均收益率显著为负的“星期二效应”和显著为正的“星期五效应”。本研究表明沪深两市在某种意义上都缺乏效率 ,且上海股市比深圳股市更加没有效</w:instrText>
      </w:r>
      <w:r w:rsidR="006670D3">
        <w:rPr>
          <w:rFonts w:ascii="宋体" w:eastAsia="宋体" w:hAnsi="宋体" w:hint="eastAsia"/>
        </w:rPr>
        <w:instrText>率。</w:instrText>
      </w:r>
      <w:r w:rsidR="006670D3">
        <w:rPr>
          <w:rFonts w:ascii="宋体" w:eastAsia="宋体" w:hAnsi="宋体"/>
        </w:rPr>
        <w:instrText xml:space="preserve">","ISSN":"0577-9154","call-number":"11-1081/F","language":"中文;","author":[{"family":"奉","given":"立城"}],"issued":{"date-parts":[["2000"]]}}}],"schema":"https://github.com/citation-style-language/schema/raw/master/csl-citation.json"} </w:instrText>
      </w:r>
      <w:r w:rsidRPr="00BC1999">
        <w:rPr>
          <w:rFonts w:ascii="宋体" w:eastAsia="宋体" w:hAnsi="宋体"/>
        </w:rPr>
        <w:fldChar w:fldCharType="separate"/>
      </w:r>
      <w:r w:rsidR="006670D3" w:rsidRPr="006670D3">
        <w:rPr>
          <w:rFonts w:ascii="宋体" w:eastAsia="宋体" w:hAnsi="宋体" w:cs="Times New Roman"/>
          <w:kern w:val="0"/>
          <w:szCs w:val="24"/>
        </w:rPr>
        <w:t>（奉立城，2000）</w:t>
      </w:r>
      <w:r w:rsidRPr="00BC1999">
        <w:rPr>
          <w:rFonts w:ascii="宋体" w:eastAsia="宋体" w:hAnsi="宋体"/>
        </w:rPr>
        <w:fldChar w:fldCharType="end"/>
      </w:r>
      <w:r w:rsidRPr="00BC1999">
        <w:rPr>
          <w:rFonts w:ascii="宋体" w:eastAsia="宋体" w:hAnsi="宋体" w:hint="eastAsia"/>
        </w:rPr>
        <w:t>数据处理的依据，认为其没有考虑到1</w:t>
      </w:r>
      <w:r w:rsidRPr="00BC1999">
        <w:rPr>
          <w:rFonts w:ascii="宋体" w:eastAsia="宋体" w:hAnsi="宋体"/>
        </w:rPr>
        <w:t>996</w:t>
      </w:r>
      <w:r w:rsidRPr="00BC1999">
        <w:rPr>
          <w:rFonts w:ascii="宋体" w:eastAsia="宋体" w:hAnsi="宋体" w:hint="eastAsia"/>
        </w:rPr>
        <w:t>年末的涨跌停板制度，因此对数据重新分段并采用线性回归模型，发现周内效应在中国是一个偶然现象，并认为将这类现象与市场是否有效相关联值得怀疑。</w:t>
      </w:r>
    </w:p>
    <w:p w14:paraId="29705FB9" w14:textId="78D36294" w:rsidR="002F5FF4" w:rsidRPr="00426639" w:rsidRDefault="002F5FF4" w:rsidP="002F5FF4">
      <w:pPr>
        <w:ind w:firstLineChars="200" w:firstLine="420"/>
        <w:rPr>
          <w:rFonts w:ascii="宋体" w:eastAsia="宋体" w:hAnsi="宋体" w:cs="Times New Roman"/>
          <w:kern w:val="0"/>
          <w:szCs w:val="24"/>
        </w:rPr>
      </w:pPr>
      <w:r w:rsidRPr="00BC1999">
        <w:rPr>
          <w:rFonts w:ascii="宋体" w:eastAsia="宋体" w:hAnsi="宋体" w:cs="Times New Roman"/>
          <w:kern w:val="0"/>
          <w:szCs w:val="24"/>
        </w:rPr>
        <w:t>赵留彦</w:t>
      </w:r>
      <w:r w:rsidRPr="00BC1999">
        <w:rPr>
          <w:rFonts w:ascii="宋体" w:eastAsia="宋体" w:hAnsi="宋体" w:cs="Times New Roman" w:hint="eastAsia"/>
          <w:kern w:val="0"/>
          <w:szCs w:val="24"/>
        </w:rPr>
        <w:t>和</w:t>
      </w:r>
      <w:r w:rsidRPr="00BC1999">
        <w:rPr>
          <w:rFonts w:ascii="宋体" w:eastAsia="宋体" w:hAnsi="宋体" w:cs="Times New Roman"/>
          <w:kern w:val="0"/>
          <w:szCs w:val="24"/>
        </w:rPr>
        <w:t>王一鸣</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4700ZlRR","properties":{"formattedCitation":"\\uc0\\u65288{}2004\\uc0\\u65289{}","plainCitation":"（2004）","noteIndex":0},"citationItems":[{"id":358,"uris":["http://zotero.org/users/5224655/items/FWDGBBLI"],"uri":["http://zotero.org/users/5224655/items/FWDGBBLI"],"itemData":{"id":358,"type":"article-journal","title":"中国股市收益率的时变方差与周内效应","container-title":"世界经济","page":"51-61","issue":"01","source":"CNKI","abstract":"对于中国股市收益率是否存在周内效应尚缺乏共识。本文采用交叠 ( overlapping)样</w:instrText>
      </w:r>
      <w:r w:rsidR="006670D3">
        <w:rPr>
          <w:rFonts w:ascii="宋体" w:eastAsia="宋体" w:hAnsi="宋体" w:cs="Times New Roman" w:hint="eastAsia"/>
          <w:kern w:val="0"/>
          <w:szCs w:val="24"/>
        </w:rPr>
        <w:instrText>本方法与分段取样方法</w:instrText>
      </w:r>
      <w:r w:rsidR="006670D3">
        <w:rPr>
          <w:rFonts w:ascii="宋体" w:eastAsia="宋体" w:hAnsi="宋体" w:cs="Times New Roman"/>
          <w:kern w:val="0"/>
          <w:szCs w:val="24"/>
        </w:rPr>
        <w:instrText xml:space="preserve"> ,通过 GARCH模型 ,检验沪深两市指数收益率的周内效应 ,得出的结论是 :第一 ,中国股市的早期阶段 (大约 1 994年前 )周一的收益率显著为负 ,而中间更长时期存在显著的周五正收益 ,不过这种“周五效应”从 1 998年左右开始趋于弱化。第二 ,无论是周五的高收益还是周一的低收益 ,都不是源于风险溢价的变化。因为周五的收益波动幅度并没有明显增加 ,周一的波动幅度反而较高 ,我们认为后者是由于周六和周日两个非交易日里也有信息为交易者吸收所致。","ISSN":"1002-9621","call-number":"11-1138","language":"中文;","author":[{"family":"赵","given":"留彦"},{"family":"王","given":"一鸣"}],"issued":{"date-parts":[["2004"]]}},"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04）</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使用交叠样本方法以及GARCH模型，发现沪深两市1</w:t>
      </w:r>
      <w:r w:rsidRPr="00BC1999">
        <w:rPr>
          <w:rFonts w:ascii="宋体" w:eastAsia="宋体" w:hAnsi="宋体" w:cs="Times New Roman"/>
          <w:kern w:val="0"/>
          <w:szCs w:val="24"/>
        </w:rPr>
        <w:t>994</w:t>
      </w:r>
      <w:r w:rsidRPr="00BC1999">
        <w:rPr>
          <w:rFonts w:ascii="宋体" w:eastAsia="宋体" w:hAnsi="宋体" w:cs="Times New Roman" w:hint="eastAsia"/>
          <w:kern w:val="0"/>
          <w:szCs w:val="24"/>
        </w:rPr>
        <w:t>年前存在负周一效应，随着1</w:t>
      </w:r>
      <w:r w:rsidRPr="00BC1999">
        <w:rPr>
          <w:rFonts w:ascii="宋体" w:eastAsia="宋体" w:hAnsi="宋体" w:cs="Times New Roman"/>
          <w:kern w:val="0"/>
          <w:szCs w:val="24"/>
        </w:rPr>
        <w:t>995</w:t>
      </w:r>
      <w:r w:rsidRPr="00BC1999">
        <w:rPr>
          <w:rFonts w:ascii="宋体" w:eastAsia="宋体" w:hAnsi="宋体" w:cs="Times New Roman" w:hint="eastAsia"/>
          <w:kern w:val="0"/>
          <w:szCs w:val="24"/>
        </w:rPr>
        <w:t>年T+1制度实施出现了正周五效应，</w:t>
      </w:r>
      <w:proofErr w:type="gramStart"/>
      <w:r w:rsidRPr="00BC1999">
        <w:rPr>
          <w:rFonts w:ascii="宋体" w:eastAsia="宋体" w:hAnsi="宋体" w:cs="Times New Roman" w:hint="eastAsia"/>
          <w:kern w:val="0"/>
          <w:szCs w:val="24"/>
        </w:rPr>
        <w:t>后期正周五</w:t>
      </w:r>
      <w:proofErr w:type="gramEnd"/>
      <w:r w:rsidRPr="00BC1999">
        <w:rPr>
          <w:rFonts w:ascii="宋体" w:eastAsia="宋体" w:hAnsi="宋体" w:cs="Times New Roman" w:hint="eastAsia"/>
          <w:kern w:val="0"/>
          <w:szCs w:val="24"/>
        </w:rPr>
        <w:t>逐渐弱化说明市场效率得到改进，且周一的收益率波动幅度始终显著高于其他交易日，认为这是来自周末信息的结果。</w:t>
      </w:r>
    </w:p>
    <w:p w14:paraId="57150DA7" w14:textId="05B64E82" w:rsidR="002F5FF4" w:rsidRPr="00BC1999" w:rsidRDefault="002F5FF4" w:rsidP="002F5FF4">
      <w:pPr>
        <w:ind w:firstLineChars="200" w:firstLine="420"/>
        <w:rPr>
          <w:rFonts w:ascii="宋体" w:eastAsia="宋体" w:hAnsi="宋体" w:cs="Times New Roman"/>
          <w:kern w:val="0"/>
          <w:szCs w:val="24"/>
        </w:rPr>
      </w:pPr>
      <w:r w:rsidRPr="00BC1999">
        <w:rPr>
          <w:rFonts w:ascii="宋体" w:eastAsia="宋体" w:hAnsi="宋体" w:cs="Times New Roman"/>
          <w:kern w:val="0"/>
          <w:szCs w:val="24"/>
        </w:rPr>
        <w:t>张兵</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7snwsfSQ","properties":{"formattedCitation":"\\uc0\\u65288{}2005\\uc0\\u65289{}","plainCitation":"（2005）","noteIndex":0},"citationItems":[{"id":258,"uris":["http://zotero.org/users/5224655/items/9TJGYNHA"],"uri":["http://zotero.org/users/5224655/items/9TJGYNHA"],"itemData":{"id":258,"type":"article-journal","title":"中国股市日历效应研究:基于滚动样本检验的方法","container-title":"金融研究","page":"33-44","issue":"07","source":"CNKI","abstract":"本文运用了滚动样本检验方法研究股票市场的日历效应,并且充分考虑到收益率的统计特征,采用了基于广义误差分布的GARCH模型。创新性的方法可以准确反映出日历效应的时变特征,得出稳健性最强的结论。中国股市的星期五效应从1998年开始逐渐消失,星期二效应只是出现在市场的早期,星期一的波动最大;总体不具有明显的月份效应,小公司一月效应较为显著,但风险最大。某种日历效应一旦被提出,该效应从此后就不再显著。","ISSN":"1002-7246","call-number":"11-1268/F","shortTitle":"中国股市日历效应研究","language":"中文;","author":[{"family":"张","given":"兵"}],"issued":{"date-parts":[["2005"]]}},"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05）</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使用滚动样本检验的方式，结合GARCH模型分析日历效应在中国股市一段时间的动态变化，发现某种日历效应一旦被提出</w:t>
      </w:r>
      <w:r w:rsidRPr="00BC1999">
        <w:rPr>
          <w:rFonts w:ascii="宋体" w:eastAsia="宋体" w:hAnsi="宋体" w:cs="Times New Roman"/>
          <w:kern w:val="0"/>
          <w:szCs w:val="24"/>
        </w:rPr>
        <w:t>, 该效应从此后就不再显</w:t>
      </w:r>
      <w:r w:rsidRPr="00BC1999">
        <w:rPr>
          <w:rFonts w:ascii="宋体" w:eastAsia="宋体" w:hAnsi="宋体" w:cs="Times New Roman" w:hint="eastAsia"/>
          <w:kern w:val="0"/>
          <w:szCs w:val="24"/>
        </w:rPr>
        <w:t>著。</w:t>
      </w:r>
    </w:p>
    <w:p w14:paraId="5DB9AA84" w14:textId="53C2EF99" w:rsidR="002F5FF4" w:rsidRDefault="002F5FF4" w:rsidP="002F5FF4">
      <w:pPr>
        <w:ind w:firstLineChars="200" w:firstLine="420"/>
        <w:rPr>
          <w:rFonts w:ascii="宋体" w:eastAsia="宋体" w:hAnsi="宋体"/>
        </w:rPr>
      </w:pPr>
      <w:r w:rsidRPr="00BC1999">
        <w:rPr>
          <w:rFonts w:ascii="宋体" w:eastAsia="宋体" w:hAnsi="宋体" w:cs="Times New Roman"/>
          <w:kern w:val="0"/>
          <w:szCs w:val="24"/>
        </w:rPr>
        <w:t>陆磊</w:t>
      </w:r>
      <w:r w:rsidRPr="00BC1999">
        <w:rPr>
          <w:rFonts w:ascii="宋体" w:eastAsia="宋体" w:hAnsi="宋体" w:cs="Times New Roman" w:hint="eastAsia"/>
          <w:kern w:val="0"/>
          <w:szCs w:val="24"/>
        </w:rPr>
        <w:t>和</w:t>
      </w:r>
      <w:proofErr w:type="gramStart"/>
      <w:r w:rsidRPr="00BC1999">
        <w:rPr>
          <w:rFonts w:ascii="宋体" w:eastAsia="宋体" w:hAnsi="宋体" w:cs="Times New Roman"/>
          <w:kern w:val="0"/>
          <w:szCs w:val="24"/>
        </w:rPr>
        <w:t>刘思峰</w:t>
      </w:r>
      <w:proofErr w:type="gramEnd"/>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Jmd4xui5","properties":{"formattedCitation":"\\uc0\\u65288{}2008\\uc0\\u65289{}","plainCitation":"（2008）","noteIndex":0},"citationItems":[{"id":260,"uris":["http://zotero.org/users/5224655/items/RZTSJHCP"],"uri":["http://zotero.org/users/5224655/items/RZTSJHCP"],"itemData":{"id":260,"type":"article-journal","title":"中国股票市场具有“节日效应”吗?","container-title":"金融研究","page":"127-139","issue":"02","source":"CNKI","abstract":"本文以上证综合指数为例,用ARMA(1,1)-GARCH(1,1)模型就中国股市是否存在</w:instrText>
      </w:r>
      <w:r w:rsidR="006670D3">
        <w:rPr>
          <w:rFonts w:ascii="宋体" w:eastAsia="宋体" w:hAnsi="宋体" w:cs="Times New Roman" w:hint="eastAsia"/>
          <w:kern w:val="0"/>
          <w:szCs w:val="24"/>
        </w:rPr>
        <w:instrText>节日效应进行了研究</w:instrText>
      </w:r>
      <w:r w:rsidR="006670D3">
        <w:rPr>
          <w:rFonts w:ascii="宋体" w:eastAsia="宋体" w:hAnsi="宋体" w:cs="Times New Roman"/>
          <w:kern w:val="0"/>
          <w:szCs w:val="24"/>
        </w:rPr>
        <w:instrText xml:space="preserve">,研究发现中国股市不仅有大多数国家股票市场所存在的节前效应,还有其所没有发现的节后效应。在具体分析每一节日后,发现元旦只有正的节前效应,春节和劳动节有正的节日效应(包括节前效应和节后效应),国庆节没有节日效应。在研究中国股市出现的节日效应与其它日历效应(周一效应、周五效应和一月效应)的关系后,发现在考虑了这些日历效应后,节日效应依然显著为正,这说明中国股市节日前后的异常收益并非由这些日历效应引起,而是由节日效应引起。","ISSN":"1002-7246","call-number":"11-1268/F","language":"中文;","author":[{"family":"陆","given":"磊"},{"family":"刘","given":"思峰"}],"issued":{"date-parts":[["2008"]]}},"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08）</w:t>
      </w:r>
      <w:r>
        <w:rPr>
          <w:rFonts w:ascii="宋体" w:eastAsia="宋体" w:hAnsi="宋体" w:cs="Times New Roman"/>
          <w:kern w:val="0"/>
          <w:szCs w:val="24"/>
        </w:rPr>
        <w:fldChar w:fldCharType="end"/>
      </w:r>
      <w:r w:rsidRPr="00BC1999">
        <w:rPr>
          <w:rFonts w:ascii="宋体" w:eastAsia="宋体" w:hAnsi="宋体" w:hint="eastAsia"/>
        </w:rPr>
        <w:t>利用GARCH模型对1</w:t>
      </w:r>
      <w:r w:rsidRPr="00BC1999">
        <w:rPr>
          <w:rFonts w:ascii="宋体" w:eastAsia="宋体" w:hAnsi="宋体"/>
        </w:rPr>
        <w:t>996</w:t>
      </w:r>
      <w:r w:rsidRPr="00BC1999">
        <w:rPr>
          <w:rFonts w:ascii="宋体" w:eastAsia="宋体" w:hAnsi="宋体" w:hint="eastAsia"/>
        </w:rPr>
        <w:t>年至2</w:t>
      </w:r>
      <w:r w:rsidRPr="00BC1999">
        <w:rPr>
          <w:rFonts w:ascii="宋体" w:eastAsia="宋体" w:hAnsi="宋体"/>
        </w:rPr>
        <w:t>007</w:t>
      </w:r>
      <w:r w:rsidRPr="00BC1999">
        <w:rPr>
          <w:rFonts w:ascii="宋体" w:eastAsia="宋体" w:hAnsi="宋体" w:hint="eastAsia"/>
        </w:rPr>
        <w:t>年</w:t>
      </w:r>
      <w:proofErr w:type="gramStart"/>
      <w:r w:rsidRPr="00BC1999">
        <w:rPr>
          <w:rFonts w:ascii="宋体" w:eastAsia="宋体" w:hAnsi="宋体" w:hint="eastAsia"/>
        </w:rPr>
        <w:t>上证综指</w:t>
      </w:r>
      <w:proofErr w:type="gramEnd"/>
      <w:r w:rsidRPr="00BC1999">
        <w:rPr>
          <w:rFonts w:ascii="宋体" w:eastAsia="宋体" w:hAnsi="宋体" w:hint="eastAsia"/>
        </w:rPr>
        <w:t>日收益率进行了节日效应的实证研究，发现不同节日的节日效应有显著差异，且并非由其他日历效应引起，并指出可能与受节日影响较大的行业或节日期间的投资者情绪有关。</w:t>
      </w:r>
    </w:p>
    <w:p w14:paraId="36CF648B" w14:textId="0B7B0144" w:rsidR="002F5FF4" w:rsidRDefault="002F5FF4" w:rsidP="002F5FF4">
      <w:pPr>
        <w:ind w:firstLineChars="200" w:firstLine="420"/>
        <w:rPr>
          <w:rFonts w:ascii="宋体" w:eastAsia="宋体" w:hAnsi="宋体" w:cs="Times New Roman"/>
          <w:kern w:val="0"/>
          <w:szCs w:val="24"/>
        </w:rPr>
      </w:pPr>
      <w:r w:rsidRPr="00BC1999">
        <w:rPr>
          <w:rFonts w:ascii="宋体" w:eastAsia="宋体" w:hAnsi="宋体" w:cs="Times New Roman"/>
          <w:kern w:val="0"/>
          <w:szCs w:val="24"/>
        </w:rPr>
        <w:t>邓金炉</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VdeCsIkM","properties":{"formattedCitation":"\\uc0\\u65288{}2010\\uc0\\u65289{}","plainCitation":"（2010）","noteIndex":0},"citationItems":[{"id":316,"uris":["http://zotero.org/users/5224655/items/YG475N9H"],"uri":["http://zotero.org/users/5224655/items/YG475N9H"],"itemData":{"id":316,"type":"thesis","title":"沪深300指数日历效应实证研究","publisher":"上海师范大学","genre":"硕士","source":"CNKI","abstract":"作为市场异象之一,日历效应一直受到研究者的关注。日历效应的存在揭示了市场非有效性的深层原因,如信息的不完全和不对称、投资者的不完全理性等。因此,日历效</w:instrText>
      </w:r>
      <w:r w:rsidR="006670D3">
        <w:rPr>
          <w:rFonts w:ascii="宋体" w:eastAsia="宋体" w:hAnsi="宋体" w:cs="Times New Roman" w:hint="eastAsia"/>
          <w:kern w:val="0"/>
          <w:szCs w:val="24"/>
        </w:rPr>
        <w:instrText>应的研究</w:instrText>
      </w:r>
      <w:r w:rsidR="006670D3">
        <w:rPr>
          <w:rFonts w:ascii="宋体" w:eastAsia="宋体" w:hAnsi="宋体" w:cs="Times New Roman"/>
          <w:kern w:val="0"/>
          <w:szCs w:val="24"/>
        </w:rPr>
        <w:instrText>,对于完善金融市场,提高股票市场效率,合理配置市场风险和收益,具有重要意义。此外,日历效应的研究可以为我国证券市场制度建设和信息披露形式提供有益的参考,促使监管部门设计出更加合理的市场制度,为市场健康、快速、有序的发展做出贡献。\n本文采用沪深300指数作为样本,系统地对沪深300指数收益率的周内效应进行实证研究,对研究结果进行分析,并就证券发行市场和交易市场的监管问题提出了一些看法。\n本文主要分为以下四个部分:\n第一部分主要是本文的研究背景、意义和国内外研究综述。本研究契合中国金融市场大力发</w:instrText>
      </w:r>
      <w:r w:rsidR="006670D3">
        <w:rPr>
          <w:rFonts w:ascii="宋体" w:eastAsia="宋体" w:hAnsi="宋体" w:cs="Times New Roman" w:hint="eastAsia"/>
          <w:kern w:val="0"/>
          <w:szCs w:val="24"/>
        </w:rPr>
        <w:instrText>展和股指期货推出的背景。文献综述部分对国内文献做了比较详尽的回顾。</w:instrText>
      </w:r>
      <w:r w:rsidR="006670D3">
        <w:rPr>
          <w:rFonts w:ascii="宋体" w:eastAsia="宋体" w:hAnsi="宋体" w:cs="Times New Roman"/>
          <w:kern w:val="0"/>
          <w:szCs w:val="24"/>
        </w:rPr>
        <w:instrText>\n第二部分主要包括对市场异象和有效市场假说的一些基本理论的介绍。有效市场假说包括三种:弱式、半强式、强式有效假说。这部分系统介绍了三种有效假说的内容和相互关系,并对市场异象以及研究者们的各种解释做了系统的阐述。\n第三部分对沪深300指数收益率的日历效应做实证研究,这也是本文的核心部分。本文主要检验了周内效应,采取交叠样本的方法使统计结果更具稳定性和可靠性。这里先把各阶段样本和总体样本进行描述性统计并做了比较分析,然后对各收益率序列进行平</w:instrText>
      </w:r>
      <w:r w:rsidR="006670D3">
        <w:rPr>
          <w:rFonts w:ascii="宋体" w:eastAsia="宋体" w:hAnsi="宋体" w:cs="Times New Roman" w:hint="eastAsia"/>
          <w:kern w:val="0"/>
          <w:szCs w:val="24"/>
        </w:rPr>
        <w:instrText>稳性检验</w:instrText>
      </w:r>
      <w:r w:rsidR="006670D3">
        <w:rPr>
          <w:rFonts w:ascii="宋体" w:eastAsia="宋体" w:hAnsi="宋体" w:cs="Times New Roman"/>
          <w:kern w:val="0"/>
          <w:szCs w:val="24"/>
        </w:rPr>
        <w:instrText xml:space="preserve">,再用GARCH模型进行周内效应的检验。这部分对数据的处理、模型的建立和分析都进行了比较系统的阐述。\n第四部分试图对前一部分的实证结果进行解释,并提出一些政策建议以改进我国证券市场效率。本文主要从三个角度对周内效应做了解释:报表粉饰假说、信息效应和行为金融学。最后,本部分就改进证券发行的审核制度、规范信息公开制度、严密监控市场操作和内幕交易等三个方面提出建议,以期能为改进我国证券市场效率提供理论依据。","URL":"http://kns.cnki.net/KCMS/detail/detail.aspx?dbcode=CMFD&amp;dbname=CMFD2010&amp;filename=2010084524.nh&amp;v=MDI2NzExVDNxVHJXTTFGckNVUkxLZVp1Um5GQ3ZuVmIvUFYxMjZIck93R3RUT3E1RWJQSVI4ZVgxTHV4WVM3RGg=","language":"中文;","author":[{"family":"邓","given":"金炉"}],"issued":{"date-parts":[["2010"]]},"accessed":{"date-parts":[["2018",11,28]]}},"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10）</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以2</w:t>
      </w:r>
      <w:r w:rsidRPr="00BC1999">
        <w:rPr>
          <w:rFonts w:ascii="宋体" w:eastAsia="宋体" w:hAnsi="宋体" w:cs="Times New Roman"/>
          <w:kern w:val="0"/>
          <w:szCs w:val="24"/>
        </w:rPr>
        <w:t>005</w:t>
      </w:r>
      <w:r w:rsidRPr="00BC1999">
        <w:rPr>
          <w:rFonts w:ascii="宋体" w:eastAsia="宋体" w:hAnsi="宋体" w:cs="Times New Roman" w:hint="eastAsia"/>
          <w:kern w:val="0"/>
          <w:szCs w:val="24"/>
        </w:rPr>
        <w:t>年至2</w:t>
      </w:r>
      <w:r w:rsidRPr="00BC1999">
        <w:rPr>
          <w:rFonts w:ascii="宋体" w:eastAsia="宋体" w:hAnsi="宋体" w:cs="Times New Roman"/>
          <w:kern w:val="0"/>
          <w:szCs w:val="24"/>
        </w:rPr>
        <w:t>009</w:t>
      </w:r>
      <w:r w:rsidRPr="00BC1999">
        <w:rPr>
          <w:rFonts w:ascii="宋体" w:eastAsia="宋体" w:hAnsi="宋体" w:cs="Times New Roman" w:hint="eastAsia"/>
          <w:kern w:val="0"/>
          <w:szCs w:val="24"/>
        </w:rPr>
        <w:t>年沪深</w:t>
      </w:r>
      <w:r w:rsidRPr="00BC1999">
        <w:rPr>
          <w:rFonts w:ascii="宋体" w:eastAsia="宋体" w:hAnsi="宋体" w:cs="Times New Roman"/>
          <w:kern w:val="0"/>
          <w:szCs w:val="24"/>
        </w:rPr>
        <w:t>300</w:t>
      </w:r>
      <w:r w:rsidRPr="00BC1999">
        <w:rPr>
          <w:rFonts w:ascii="宋体" w:eastAsia="宋体" w:hAnsi="宋体" w:cs="Times New Roman" w:hint="eastAsia"/>
          <w:kern w:val="0"/>
          <w:szCs w:val="24"/>
        </w:rPr>
        <w:t>股指日收益率作为研究对象，将样本按理论分为三个稍有重叠的阶段，并发现正周一效应在总体与前两个时间段内都存在，并从报表粉饰假说与信息效应的角度尝试解释这一现象。</w:t>
      </w:r>
    </w:p>
    <w:p w14:paraId="4D50F320" w14:textId="4C2180E5" w:rsidR="002F5FF4" w:rsidRPr="00D052F0" w:rsidRDefault="002F5FF4" w:rsidP="002F5FF4">
      <w:pPr>
        <w:ind w:firstLineChars="200" w:firstLine="420"/>
        <w:rPr>
          <w:rFonts w:ascii="宋体" w:eastAsia="宋体" w:hAnsi="宋体"/>
        </w:rPr>
      </w:pPr>
      <w:r w:rsidRPr="00BC1999">
        <w:rPr>
          <w:rFonts w:ascii="宋体" w:eastAsia="宋体" w:hAnsi="宋体" w:cs="Times New Roman"/>
          <w:kern w:val="0"/>
          <w:szCs w:val="24"/>
        </w:rPr>
        <w:t>韩国文</w:t>
      </w:r>
      <w:r w:rsidRPr="00BC1999">
        <w:rPr>
          <w:rFonts w:ascii="宋体" w:eastAsia="宋体" w:hAnsi="宋体" w:cs="Times New Roman" w:hint="eastAsia"/>
          <w:kern w:val="0"/>
          <w:szCs w:val="24"/>
        </w:rPr>
        <w:t>和</w:t>
      </w:r>
      <w:r w:rsidRPr="00BC1999">
        <w:rPr>
          <w:rFonts w:ascii="宋体" w:eastAsia="宋体" w:hAnsi="宋体" w:cs="Times New Roman"/>
          <w:kern w:val="0"/>
          <w:szCs w:val="24"/>
        </w:rPr>
        <w:t>刘安坤</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tuy2hJzj","properties":{"formattedCitation":"\\uc0\\u65288{}2014\\uc0\\u65289{}","plainCitation":"（2014）","noteIndex":0},"citationItems":[{"id":367,"uris":["http://zotero.org/users/5224655/items/88QNPPU5"],"uri":["http://zotero.org/users/5224655/items/88QNPPU5"],"itemData":{"id":367,"type":"article-journal","title":"沪深股市周内效应再检验","container-title":"重庆大学学报(社会科学版)","page":"33-41","volume":"20","issue":"03","archive_location":"CNKI","abstract":"运用GARCH(1,1),GARCH(1,1)-M和EGARCH(1,1)模型,对中国沪深两市收益率进行了收益率均值的周内效应和收益率波动性的周内效应实证分析。同时对样本区间进行分段处理,以检验自1996年起实行的涨跌停板制度对股市周内效应是否存在削弱作用。研究发现,中国股票市场在相应的样本区间存在显著的周内效应,但是在不同区间周内效应的具体分布不尽相同。同时发现,股票风险的增加能够增大收益率,且收益率的波动性存在杠杆效应。","call-number":"50-1023/C","author":[{"family":"韩国文","given":""},{"family":"刘安坤","given":""}],"issued":{"date-parts":[["2014"]]}},"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14）</w:t>
      </w:r>
      <w:r>
        <w:rPr>
          <w:rFonts w:ascii="宋体" w:eastAsia="宋体" w:hAnsi="宋体" w:cs="Times New Roman"/>
          <w:kern w:val="0"/>
          <w:szCs w:val="24"/>
        </w:rPr>
        <w:fldChar w:fldCharType="end"/>
      </w:r>
      <w:r w:rsidRPr="00BC1999">
        <w:rPr>
          <w:rFonts w:ascii="宋体" w:eastAsia="宋体" w:hAnsi="宋体" w:hint="eastAsia"/>
        </w:rPr>
        <w:t>在发现沪深股市的负周一/正周五效应后，认为该现象与浓厚的投机氛围以及“政策依赖症有关”。</w:t>
      </w:r>
    </w:p>
    <w:p w14:paraId="358BE92B" w14:textId="43B95784" w:rsidR="002F5FF4" w:rsidRPr="00D052F0" w:rsidRDefault="002F5FF4" w:rsidP="002F5FF4">
      <w:pPr>
        <w:ind w:firstLineChars="200" w:firstLine="420"/>
        <w:rPr>
          <w:rFonts w:ascii="宋体" w:eastAsia="宋体" w:hAnsi="宋体" w:cs="Times New Roman"/>
          <w:kern w:val="0"/>
          <w:szCs w:val="24"/>
        </w:rPr>
      </w:pPr>
      <w:r w:rsidRPr="00BC1999">
        <w:rPr>
          <w:rFonts w:ascii="宋体" w:eastAsia="宋体" w:hAnsi="宋体" w:cs="Times New Roman"/>
          <w:kern w:val="0"/>
          <w:szCs w:val="24"/>
        </w:rPr>
        <w:t>魏晓然</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KN00oo7P","properties":{"formattedCitation":"\\uc0\\u65288{}2017\\uc0\\u65289{}","plainCitation":"（2017）","noteIndex":0},"citationItems":[{"id":237,"uris":["http://zotero.org/users/5224655/items/FRC8SL9Q"],"uri":["http://zotero.org/users/5224655/items/FRC8SL9Q"],"itemData":{"id":237,"type":"thesis","title":"我国创业板市场的日历效应及影响因素研究","publisher":"安徽财经大学","genre":"硕士","source":"CNKI","abstract":"创业板是孵化科技型、成长型企业的摇篮,以创业创新型企业为服务对象,着重鼓励具有自主创新能力的企业上市,是一个具有门槛低、风险大、监管严格等特点</w:instrText>
      </w:r>
      <w:r w:rsidR="006670D3">
        <w:rPr>
          <w:rFonts w:ascii="宋体" w:eastAsia="宋体" w:hAnsi="宋体" w:cs="Times New Roman" w:hint="eastAsia"/>
          <w:kern w:val="0"/>
          <w:szCs w:val="24"/>
        </w:rPr>
        <w:instrText>的股票市场。自</w:instrText>
      </w:r>
      <w:r w:rsidR="006670D3">
        <w:rPr>
          <w:rFonts w:ascii="宋体" w:eastAsia="宋体" w:hAnsi="宋体" w:cs="Times New Roman"/>
          <w:kern w:val="0"/>
          <w:szCs w:val="24"/>
        </w:rPr>
        <w:instrText>2009年以来,由于政府政策的持续扶持,我国创业板发展迅速,成为促进我国经济发展与转型的重要动力,为我国建造创新型国家注入了新活力。10年的曲折准备,7年的逐步完善,我国创业板已受到社会各界越来越多的关注,很多国内外学者针对不同的问题对其展开研究,希望通过研究能够更多的了解和改善创业板市场,而对日历效应的研究便是其中之一。本文以现有研究为基础,选取2010年6月1日至2016年11月30日7年的我国创业板指数为数据样本,以交叠样本检验方法将样本分为3个区间,运用描述性统计、ARCH模型、GARCH模型、TGARCH模型、EGARCH模型、GARCH-M模型对我国创业板是否呈现日历效应这一市场异象进行实证检验。同时,根据上述检验结果,研究公司规模与日历效应的相关性和Fama-French三因子模型对月历效应和周内效应是否具有解释作用。研究结果表明:我国创业板指数收益率具有二月效应和周三、周五效应,并且绝大数公司的月历效应和周内效应都较为显著,只有少数小公司的月历效应和周内效应不太显著,即公司规模与月历效应、周内效应具有相关性。此外,Fama-French三因子中市场因子与规模因子对二月效应和周</w:instrText>
      </w:r>
      <w:r w:rsidR="006670D3">
        <w:rPr>
          <w:rFonts w:ascii="宋体" w:eastAsia="宋体" w:hAnsi="宋体" w:cs="Times New Roman" w:hint="eastAsia"/>
          <w:kern w:val="0"/>
          <w:szCs w:val="24"/>
        </w:rPr>
        <w:instrText>三、周五效应具有解释作用</w:instrText>
      </w:r>
      <w:r w:rsidR="006670D3">
        <w:rPr>
          <w:rFonts w:ascii="宋体" w:eastAsia="宋体" w:hAnsi="宋体" w:cs="Times New Roman"/>
          <w:kern w:val="0"/>
          <w:szCs w:val="24"/>
        </w:rPr>
        <w:instrText>,账面市值比因子对其没有解释作用。同时,除少数几个公司的二月、周三、周五的超额收益不可被解释外,绝大数的公司的二月效应和周三、周五效应的超额收益都是可被解释,即Fama-French风险因子在很大程度上能够解释二月效应与周三、周五效应。我国创业板存在日历效应说明了股票市场的非有效性,在信息披露方面、投资者行为、交易机制等仍亟待改善。因此,本文针对研究结果提出完善我国创业板市场的几点建议,一方面投资者可以根据研究出来的月历效应和周内效应制定更为高效的投资计划,以获得预期的投资收益。另</w:instrText>
      </w:r>
      <w:r w:rsidR="006670D3">
        <w:rPr>
          <w:rFonts w:ascii="宋体" w:eastAsia="宋体" w:hAnsi="宋体" w:cs="Times New Roman" w:hint="eastAsia"/>
          <w:kern w:val="0"/>
          <w:szCs w:val="24"/>
        </w:rPr>
        <w:instrText>一方面政府也应该加强市场监管</w:instrText>
      </w:r>
      <w:r w:rsidR="006670D3">
        <w:rPr>
          <w:rFonts w:ascii="宋体" w:eastAsia="宋体" w:hAnsi="宋体" w:cs="Times New Roman"/>
          <w:kern w:val="0"/>
          <w:szCs w:val="24"/>
        </w:rPr>
        <w:instrText xml:space="preserve">,细化信息披露制度,同时加强投资者对市场的了解程度,让我国创业板市场实现更有效的运行。","URL":"http://kns.cnki.net/KCMS/detail/detail.aspx?dbcode=CMFD&amp;dbname=CMFD201702&amp;filename=1017177161.nh&amp;v=MDQyMjlEaDFUM3FUcldNMUZyQ1VSTEtlWnVSb0ZDcmxXcnJMVkYyNkdiSy9HZERLcnBFYlBJUjhlWDFMdXhZUzc=","language":"中文;","author":[{"family":"魏","given":"晓然"}],"issued":{"date-parts":[["2017"]]},"accessed":{"date-parts":[["2018",11,27]]}},"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17）</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对创业</w:t>
      </w:r>
      <w:proofErr w:type="gramStart"/>
      <w:r w:rsidRPr="00BC1999">
        <w:rPr>
          <w:rFonts w:ascii="宋体" w:eastAsia="宋体" w:hAnsi="宋体" w:cs="Times New Roman" w:hint="eastAsia"/>
          <w:kern w:val="0"/>
          <w:szCs w:val="24"/>
        </w:rPr>
        <w:t>板指数</w:t>
      </w:r>
      <w:proofErr w:type="gramEnd"/>
      <w:r w:rsidRPr="00BC1999">
        <w:rPr>
          <w:rFonts w:ascii="宋体" w:eastAsia="宋体" w:hAnsi="宋体" w:cs="Times New Roman" w:hint="eastAsia"/>
          <w:kern w:val="0"/>
          <w:szCs w:val="24"/>
        </w:rPr>
        <w:t>进行了日历效应的检验，发现其存在正周三、周五以及二月效应，并通过划分大小公司以及结合</w:t>
      </w:r>
      <w:proofErr w:type="spellStart"/>
      <w:r w:rsidRPr="00BC1999">
        <w:rPr>
          <w:rFonts w:ascii="宋体" w:eastAsia="宋体" w:hAnsi="宋体" w:cs="Times New Roman" w:hint="eastAsia"/>
          <w:kern w:val="0"/>
          <w:szCs w:val="24"/>
        </w:rPr>
        <w:t>Fama</w:t>
      </w:r>
      <w:proofErr w:type="spellEnd"/>
      <w:r w:rsidRPr="00BC1999">
        <w:rPr>
          <w:rFonts w:ascii="宋体" w:eastAsia="宋体" w:hAnsi="宋体" w:cs="Times New Roman" w:hint="eastAsia"/>
          <w:kern w:val="0"/>
          <w:szCs w:val="24"/>
        </w:rPr>
        <w:t>三因子两种方式对创业板内个</w:t>
      </w:r>
      <w:proofErr w:type="gramStart"/>
      <w:r w:rsidRPr="00BC1999">
        <w:rPr>
          <w:rFonts w:ascii="宋体" w:eastAsia="宋体" w:hAnsi="宋体" w:cs="Times New Roman" w:hint="eastAsia"/>
          <w:kern w:val="0"/>
          <w:szCs w:val="24"/>
        </w:rPr>
        <w:t>股</w:t>
      </w:r>
      <w:proofErr w:type="gramEnd"/>
      <w:r w:rsidRPr="00BC1999">
        <w:rPr>
          <w:rFonts w:ascii="宋体" w:eastAsia="宋体" w:hAnsi="宋体" w:cs="Times New Roman" w:hint="eastAsia"/>
          <w:kern w:val="0"/>
          <w:szCs w:val="24"/>
        </w:rPr>
        <w:t>分别检验上述效应后发现，公司规模与</w:t>
      </w:r>
      <w:proofErr w:type="spellStart"/>
      <w:r w:rsidRPr="00BC1999">
        <w:rPr>
          <w:rFonts w:ascii="宋体" w:eastAsia="宋体" w:hAnsi="宋体" w:cs="Times New Roman" w:hint="eastAsia"/>
          <w:kern w:val="0"/>
          <w:szCs w:val="24"/>
        </w:rPr>
        <w:t>Fama</w:t>
      </w:r>
      <w:proofErr w:type="spellEnd"/>
      <w:r w:rsidRPr="00BC1999">
        <w:rPr>
          <w:rFonts w:ascii="宋体" w:eastAsia="宋体" w:hAnsi="宋体" w:cs="Times New Roman" w:hint="eastAsia"/>
          <w:kern w:val="0"/>
          <w:szCs w:val="24"/>
        </w:rPr>
        <w:t>三因子对上述效应有解释作用。</w:t>
      </w:r>
    </w:p>
    <w:p w14:paraId="537CE897" w14:textId="45E2BA09" w:rsidR="002F5FF4" w:rsidRDefault="002F5FF4" w:rsidP="002F5FF4">
      <w:pPr>
        <w:ind w:firstLineChars="200" w:firstLine="420"/>
        <w:rPr>
          <w:rFonts w:ascii="宋体" w:eastAsia="宋体" w:hAnsi="宋体" w:cs="Times New Roman"/>
          <w:kern w:val="0"/>
          <w:szCs w:val="24"/>
        </w:rPr>
      </w:pPr>
      <w:r w:rsidRPr="00BC1999">
        <w:rPr>
          <w:rFonts w:ascii="宋体" w:eastAsia="宋体" w:hAnsi="宋体" w:cs="Times New Roman"/>
          <w:kern w:val="0"/>
          <w:szCs w:val="24"/>
        </w:rPr>
        <w:t>孙仕倩</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jgRuDFPE","properties":{"formattedCitation":"\\uc0\\u65288{}2018\\uc0\\u65289{}","plainCitation":"（2018）","noteIndex":0},"citationItems":[{"id":232,"uris":["http://zotero.org/users/5224655/items/Z5YS34WJ"],"uri":["http://zotero.org/users/5224655/items/Z5YS34WJ"],"itemData":{"id":232,"type":"article-journal","title":"基于GARCH族模型的股市日历效应实证研究","container-title":"纳税","page":"159-160","issue":"03","source":"CNKI","abstract":"近年来,随着股票市场在经济中发挥着越来越重要的作用,股市中产生的各种现象也逐渐成了</w:instrText>
      </w:r>
      <w:r w:rsidR="006670D3">
        <w:rPr>
          <w:rFonts w:ascii="宋体" w:eastAsia="宋体" w:hAnsi="宋体" w:cs="Times New Roman" w:hint="eastAsia"/>
          <w:kern w:val="0"/>
          <w:szCs w:val="24"/>
        </w:rPr>
        <w:instrText>研究的重点。日历效应作为受到普遍关注的股市异常现象之一</w:instrText>
      </w:r>
      <w:r w:rsidR="006670D3">
        <w:rPr>
          <w:rFonts w:ascii="宋体" w:eastAsia="宋体" w:hAnsi="宋体" w:cs="Times New Roman"/>
          <w:kern w:val="0"/>
          <w:szCs w:val="24"/>
        </w:rPr>
        <w:instrText xml:space="preserve">,其存在对市场的非有效性提供了一定的解释,研究日历效应对促进股票市场的健康发展具有重要的意义。本文以2010年12月6日至2016年12月8日的沪深300指数日收盘数据为基础,运用GARCH族模型对中国股市的周日历效应进行实证检验,发现我国的股票市场上存在着显著为负的周四效应。","ISSN":"1674-0920","call-number":"53-1208/F","language":"中文;","author":[{"family":"孙","given":"仕倩"}],"issued":{"date-parts":[["2018"]]}},"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18）</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利用GARCH族模型基于2</w:t>
      </w:r>
      <w:r w:rsidRPr="00BC1999">
        <w:rPr>
          <w:rFonts w:ascii="宋体" w:eastAsia="宋体" w:hAnsi="宋体" w:cs="Times New Roman"/>
          <w:kern w:val="0"/>
          <w:szCs w:val="24"/>
        </w:rPr>
        <w:t>010</w:t>
      </w:r>
      <w:r w:rsidRPr="00BC1999">
        <w:rPr>
          <w:rFonts w:ascii="宋体" w:eastAsia="宋体" w:hAnsi="宋体" w:cs="Times New Roman" w:hint="eastAsia"/>
          <w:kern w:val="0"/>
          <w:szCs w:val="24"/>
        </w:rPr>
        <w:t>年至2</w:t>
      </w:r>
      <w:r w:rsidRPr="00BC1999">
        <w:rPr>
          <w:rFonts w:ascii="宋体" w:eastAsia="宋体" w:hAnsi="宋体" w:cs="Times New Roman"/>
          <w:kern w:val="0"/>
          <w:szCs w:val="24"/>
        </w:rPr>
        <w:t>016</w:t>
      </w:r>
      <w:r w:rsidRPr="00BC1999">
        <w:rPr>
          <w:rFonts w:ascii="宋体" w:eastAsia="宋体" w:hAnsi="宋体" w:cs="Times New Roman" w:hint="eastAsia"/>
          <w:kern w:val="0"/>
          <w:szCs w:val="24"/>
        </w:rPr>
        <w:t>年的沪深3</w:t>
      </w:r>
      <w:r w:rsidRPr="00BC1999">
        <w:rPr>
          <w:rFonts w:ascii="宋体" w:eastAsia="宋体" w:hAnsi="宋体" w:cs="Times New Roman"/>
          <w:kern w:val="0"/>
          <w:szCs w:val="24"/>
        </w:rPr>
        <w:t>00</w:t>
      </w:r>
      <w:r w:rsidRPr="00BC1999">
        <w:rPr>
          <w:rFonts w:ascii="宋体" w:eastAsia="宋体" w:hAnsi="宋体" w:cs="Times New Roman" w:hint="eastAsia"/>
          <w:kern w:val="0"/>
          <w:szCs w:val="24"/>
        </w:rPr>
        <w:t>指数研究周历效应，发现存在显著为负的周四效应，并认为该现象与重大政策公布后消化时间以及投资者的羊群效应有关。</w:t>
      </w:r>
    </w:p>
    <w:p w14:paraId="39B8866D" w14:textId="7709CBC0" w:rsidR="00961CA0" w:rsidRDefault="00961CA0" w:rsidP="00961CA0">
      <w:pPr>
        <w:rPr>
          <w:rFonts w:ascii="宋体" w:eastAsia="宋体" w:hAnsi="宋体" w:cs="Times New Roman"/>
          <w:kern w:val="0"/>
          <w:szCs w:val="24"/>
        </w:rPr>
      </w:pPr>
    </w:p>
    <w:p w14:paraId="4DDA81E1" w14:textId="38B8CE03" w:rsidR="00961CA0" w:rsidRDefault="00961CA0" w:rsidP="00961CA0">
      <w:pPr>
        <w:rPr>
          <w:rFonts w:ascii="宋体" w:eastAsia="宋体" w:hAnsi="宋体" w:cs="Times New Roman"/>
          <w:kern w:val="0"/>
          <w:szCs w:val="24"/>
        </w:rPr>
      </w:pPr>
      <w:r>
        <w:rPr>
          <w:rFonts w:ascii="宋体" w:eastAsia="宋体" w:hAnsi="宋体" w:cs="Times New Roman" w:hint="eastAsia"/>
          <w:kern w:val="0"/>
          <w:szCs w:val="24"/>
        </w:rPr>
        <w:t>4</w:t>
      </w:r>
      <w:r>
        <w:rPr>
          <w:rFonts w:ascii="宋体" w:eastAsia="宋体" w:hAnsi="宋体" w:cs="Times New Roman"/>
          <w:kern w:val="0"/>
          <w:szCs w:val="24"/>
        </w:rPr>
        <w:t>.</w:t>
      </w:r>
      <w:r>
        <w:rPr>
          <w:rFonts w:ascii="宋体" w:eastAsia="宋体" w:hAnsi="宋体" w:cs="Times New Roman" w:hint="eastAsia"/>
          <w:kern w:val="0"/>
          <w:szCs w:val="24"/>
        </w:rPr>
        <w:t>文献评价与研究意义</w:t>
      </w:r>
    </w:p>
    <w:p w14:paraId="0CB102EB" w14:textId="4D6AC0C7" w:rsidR="00323F10" w:rsidRPr="00BC1999" w:rsidRDefault="00323F10" w:rsidP="00323F10">
      <w:pPr>
        <w:ind w:firstLineChars="200" w:firstLine="420"/>
        <w:rPr>
          <w:rFonts w:ascii="宋体" w:eastAsia="宋体" w:hAnsi="宋体"/>
        </w:rPr>
      </w:pPr>
      <w:r w:rsidRPr="00BC1999">
        <w:rPr>
          <w:rFonts w:ascii="宋体" w:eastAsia="宋体" w:hAnsi="宋体" w:hint="eastAsia"/>
        </w:rPr>
        <w:t>国外对日历效应的研究大多集中与上个世纪</w:t>
      </w:r>
      <w:r w:rsidR="00917093">
        <w:rPr>
          <w:rFonts w:ascii="宋体" w:eastAsia="宋体" w:hAnsi="宋体" w:hint="eastAsia"/>
        </w:rPr>
        <w:t>后期</w:t>
      </w:r>
      <w:r w:rsidRPr="00BC1999">
        <w:rPr>
          <w:rFonts w:ascii="宋体" w:eastAsia="宋体" w:hAnsi="宋体" w:hint="eastAsia"/>
        </w:rPr>
        <w:t>，</w:t>
      </w:r>
      <w:r w:rsidR="00C000AA">
        <w:rPr>
          <w:rFonts w:ascii="宋体" w:eastAsia="宋体" w:hAnsi="宋体" w:hint="eastAsia"/>
        </w:rPr>
        <w:t>研究的方法从最初较为简单的频率统计与最小二乘</w:t>
      </w:r>
      <w:r w:rsidR="003C2988">
        <w:rPr>
          <w:rFonts w:ascii="宋体" w:eastAsia="宋体" w:hAnsi="宋体" w:hint="eastAsia"/>
        </w:rPr>
        <w:t>估计线性</w:t>
      </w:r>
      <w:r w:rsidR="00C000AA">
        <w:rPr>
          <w:rFonts w:ascii="宋体" w:eastAsia="宋体" w:hAnsi="宋体" w:hint="eastAsia"/>
        </w:rPr>
        <w:t>回归到引入较为复杂的ARCH模型等</w:t>
      </w:r>
      <w:r w:rsidR="00CA383C">
        <w:rPr>
          <w:rFonts w:ascii="宋体" w:eastAsia="宋体" w:hAnsi="宋体" w:hint="eastAsia"/>
        </w:rPr>
        <w:t>，但进入2</w:t>
      </w:r>
      <w:r w:rsidR="00CA383C">
        <w:rPr>
          <w:rFonts w:ascii="宋体" w:eastAsia="宋体" w:hAnsi="宋体"/>
        </w:rPr>
        <w:t>000</w:t>
      </w:r>
      <w:r w:rsidR="00CA383C">
        <w:rPr>
          <w:rFonts w:ascii="宋体" w:eastAsia="宋体" w:hAnsi="宋体" w:hint="eastAsia"/>
        </w:rPr>
        <w:t>年以后</w:t>
      </w:r>
      <w:r w:rsidR="006976ED">
        <w:rPr>
          <w:rFonts w:ascii="宋体" w:eastAsia="宋体" w:hAnsi="宋体" w:hint="eastAsia"/>
        </w:rPr>
        <w:t>高质量的</w:t>
      </w:r>
      <w:r w:rsidR="006976ED">
        <w:rPr>
          <w:rFonts w:ascii="宋体" w:eastAsia="宋体" w:hAnsi="宋体" w:hint="eastAsia"/>
        </w:rPr>
        <w:lastRenderedPageBreak/>
        <w:t>研究逐渐稀少，</w:t>
      </w:r>
      <w:r w:rsidRPr="00BC1999">
        <w:rPr>
          <w:rFonts w:ascii="宋体" w:eastAsia="宋体" w:hAnsi="宋体" w:hint="eastAsia"/>
        </w:rPr>
        <w:t>原因可能来自于本世纪初</w:t>
      </w:r>
      <w:r w:rsidRPr="00BC1999">
        <w:rPr>
          <w:rFonts w:ascii="宋体" w:eastAsia="宋体" w:hAnsi="宋体" w:cs="Times New Roman"/>
          <w:kern w:val="0"/>
          <w:szCs w:val="24"/>
        </w:rPr>
        <w:t>Sullivan</w:t>
      </w:r>
      <w:r w:rsidRPr="00BC1999">
        <w:rPr>
          <w:rFonts w:ascii="宋体" w:eastAsia="宋体" w:hAnsi="宋体" w:cs="Times New Roman" w:hint="eastAsia"/>
          <w:kern w:val="0"/>
          <w:szCs w:val="24"/>
        </w:rPr>
        <w:t>等</w:t>
      </w:r>
      <w:r>
        <w:rPr>
          <w:rFonts w:ascii="宋体" w:eastAsia="宋体" w:hAnsi="宋体" w:cs="Times New Roman" w:hint="eastAsia"/>
          <w:kern w:val="0"/>
          <w:szCs w:val="24"/>
        </w:rPr>
        <w:t>人</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0hWGerSm","properties":{"formattedCitation":"\\uc0\\u65288{}2001\\uc0\\u65289{}","plainCitation":"（2001）","noteIndex":0},"citationItems":[{"id":277,"uris":["http://zotero.org/users/5224655/items/9XKSHZRU"],"uri":["http://zotero.org/users/5224655/items/9XKSHZRU"],"itemData":{"id":277,"type":"article-journal","title":"Dangers of data mining: The case of calendar effects in stock returns","container-title":"Journal of Econometrics","collection-title":"Forecasting and empirical methods in finance and macroeconomics","page":"249-286","volume":"105","issue":"1","source":"ScienceDirect","abstract":"Economics is primarily a non-experimental science. Typically, we cannot generate new data sets on which to test hypotheses independently of the data that may have led to a particular theory. The common practice of using the same data set to formulate and test hypotheses introduces data-mining biases that, if not accounted for, invalidate the assumptions underlying classical statistical inference. A striking example of a data-driven discovery is the presence of calendar effects in stock returns. There appears to be very substantial evidence of systematic abnormal stock returns related to the day of the week, the week of the month, the month of the year, the turn of the month, holidays, and so forth. However, this evidence has largely been considered without accounting for the intensive search preceding it. In this paper we use 100 years of daily data and a new bootstrap procedure that allows us to explicitly measure the distortions in statistical inference induced by data mining. We find that although nominal p-values for individual calendar rules are extremely significant, once evaluated in the context of the full universe from which such rules were drawn, calendar effects no longer remain significant.","DOI":"10.1016/S0304-4076(01)00077-X","ISSN":"0304-4076","shortTitle":"Dangers of data mining","journalAbbreviation":"Journal of Econometrics","author":[{"family":"Sullivan","given":"Ryan"},{"family":"Timmermann","given":"Allan"},{"family":"White","given":"Halbert"}],"issued":{"date-parts":[["2001",11,1]]}},"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01）</w:t>
      </w:r>
      <w:r>
        <w:rPr>
          <w:rFonts w:ascii="宋体" w:eastAsia="宋体" w:hAnsi="宋体" w:cs="Times New Roman"/>
          <w:kern w:val="0"/>
          <w:szCs w:val="24"/>
        </w:rPr>
        <w:fldChar w:fldCharType="end"/>
      </w:r>
      <w:r>
        <w:rPr>
          <w:rFonts w:ascii="宋体" w:eastAsia="宋体" w:hAnsi="宋体" w:cs="Times New Roman" w:hint="eastAsia"/>
          <w:kern w:val="0"/>
          <w:szCs w:val="24"/>
        </w:rPr>
        <w:t>的</w:t>
      </w:r>
      <w:r w:rsidRPr="00BC1999">
        <w:rPr>
          <w:rFonts w:ascii="宋体" w:eastAsia="宋体" w:hAnsi="宋体" w:hint="eastAsia"/>
        </w:rPr>
        <w:t>“</w:t>
      </w:r>
      <w:r w:rsidRPr="00BC1999">
        <w:rPr>
          <w:rFonts w:ascii="宋体" w:eastAsia="宋体" w:hAnsi="宋体"/>
        </w:rPr>
        <w:t>Dangers of data mining: The case of calendar effects in stock returns</w:t>
      </w:r>
      <w:r w:rsidRPr="00BC1999">
        <w:rPr>
          <w:rFonts w:ascii="宋体" w:eastAsia="宋体" w:hAnsi="宋体" w:hint="eastAsia"/>
        </w:rPr>
        <w:t>”一文，该文章以理论分析与实证分析结合的方式指出日历效应这类从主观感受出发的数据挖掘研究的危险性。国外的研究大多局限于单一的收益率数据本身，不断改变模型以探究更进一步的日历效应或其背后的原因，这确实会陷入数据挖掘陷进，得到仅存在与局部样本的过拟合特征。</w:t>
      </w:r>
    </w:p>
    <w:p w14:paraId="7DC99D80" w14:textId="2A123B60" w:rsidR="00323F10" w:rsidRPr="00BC1999" w:rsidRDefault="00323F10" w:rsidP="00323F10">
      <w:pPr>
        <w:ind w:firstLineChars="200" w:firstLine="420"/>
        <w:rPr>
          <w:rFonts w:ascii="宋体" w:eastAsia="宋体" w:hAnsi="宋体"/>
        </w:rPr>
      </w:pPr>
      <w:r w:rsidRPr="00BC1999">
        <w:rPr>
          <w:rFonts w:ascii="宋体" w:eastAsia="宋体" w:hAnsi="宋体" w:hint="eastAsia"/>
        </w:rPr>
        <w:t>国内对日历效应的研究大多停留在表面，</w:t>
      </w:r>
      <w:r w:rsidR="00BD3DAE">
        <w:rPr>
          <w:rFonts w:ascii="宋体" w:eastAsia="宋体" w:hAnsi="宋体" w:hint="eastAsia"/>
        </w:rPr>
        <w:t>即探究中国股市存在何种日历效应</w:t>
      </w:r>
      <w:r w:rsidR="00AE6C06">
        <w:rPr>
          <w:rFonts w:ascii="宋体" w:eastAsia="宋体" w:hAnsi="宋体" w:hint="eastAsia"/>
        </w:rPr>
        <w:t>，将结果与前人的研究进行对比</w:t>
      </w:r>
      <w:r w:rsidR="007B6369">
        <w:rPr>
          <w:rFonts w:ascii="宋体" w:eastAsia="宋体" w:hAnsi="宋体" w:hint="eastAsia"/>
        </w:rPr>
        <w:t>，而</w:t>
      </w:r>
      <w:r w:rsidRPr="00BC1999">
        <w:rPr>
          <w:rFonts w:ascii="宋体" w:eastAsia="宋体" w:hAnsi="宋体" w:hint="eastAsia"/>
        </w:rPr>
        <w:t>对造成日历效应的原因或与其相关的因素探究上大部分都属于主观猜测，这依然是陷入数据挖掘陷进的表现——无论何种结果总可以有相应的主观解释。</w:t>
      </w:r>
    </w:p>
    <w:p w14:paraId="3AAC372E" w14:textId="7CA4B5AE" w:rsidR="00323F10" w:rsidRPr="00BC1999" w:rsidRDefault="00323F10" w:rsidP="00323F10">
      <w:pPr>
        <w:ind w:firstLineChars="200" w:firstLine="420"/>
        <w:rPr>
          <w:rFonts w:ascii="宋体" w:eastAsia="宋体" w:hAnsi="宋体"/>
        </w:rPr>
      </w:pPr>
      <w:r w:rsidRPr="00BC1999">
        <w:rPr>
          <w:rFonts w:ascii="宋体" w:eastAsia="宋体" w:hAnsi="宋体" w:hint="eastAsia"/>
        </w:rPr>
        <w:t>针对以上问题，本文选用相对较新的收益率数据对中国股市中的日历效应进行全面的探索与检验，并在检验完成后引入辅助数据与信息，设计相应方法以客观的方式探究与中国股市日历效应相关的影响因素。</w:t>
      </w:r>
      <w:r w:rsidR="00B162C8">
        <w:rPr>
          <w:rFonts w:ascii="宋体" w:eastAsia="宋体" w:hAnsi="宋体" w:hint="eastAsia"/>
        </w:rPr>
        <w:t>总体而言</w:t>
      </w:r>
      <w:r w:rsidR="00724382">
        <w:rPr>
          <w:rFonts w:ascii="宋体" w:eastAsia="宋体" w:hAnsi="宋体" w:hint="eastAsia"/>
        </w:rPr>
        <w:t>，</w:t>
      </w:r>
      <w:r w:rsidR="00F74969">
        <w:rPr>
          <w:rFonts w:ascii="宋体" w:eastAsia="宋体" w:hAnsi="宋体" w:hint="eastAsia"/>
        </w:rPr>
        <w:t>本文具有</w:t>
      </w:r>
      <w:r w:rsidR="00203C00">
        <w:rPr>
          <w:rFonts w:ascii="宋体" w:eastAsia="宋体" w:hAnsi="宋体" w:hint="eastAsia"/>
        </w:rPr>
        <w:t>改进模型与</w:t>
      </w:r>
      <w:r w:rsidR="00850AD6">
        <w:rPr>
          <w:rFonts w:ascii="宋体" w:eastAsia="宋体" w:hAnsi="宋体" w:hint="eastAsia"/>
        </w:rPr>
        <w:t>引入</w:t>
      </w:r>
      <w:r w:rsidR="00F27408">
        <w:rPr>
          <w:rFonts w:ascii="宋体" w:eastAsia="宋体" w:hAnsi="宋体" w:hint="eastAsia"/>
        </w:rPr>
        <w:t>辅助</w:t>
      </w:r>
      <w:r w:rsidR="002660D7">
        <w:rPr>
          <w:rFonts w:ascii="宋体" w:eastAsia="宋体" w:hAnsi="宋体" w:hint="eastAsia"/>
        </w:rPr>
        <w:t>数据的</w:t>
      </w:r>
      <w:r w:rsidR="00F7069F">
        <w:rPr>
          <w:rFonts w:ascii="宋体" w:eastAsia="宋体" w:hAnsi="宋体" w:hint="eastAsia"/>
        </w:rPr>
        <w:t>理论意义以及</w:t>
      </w:r>
      <w:r w:rsidR="00013A57">
        <w:rPr>
          <w:rFonts w:ascii="宋体" w:eastAsia="宋体" w:hAnsi="宋体" w:hint="eastAsia"/>
        </w:rPr>
        <w:t>实证检验日历效应影响因素的实际意义</w:t>
      </w:r>
      <w:r w:rsidR="00C71F7A">
        <w:rPr>
          <w:rFonts w:ascii="宋体" w:eastAsia="宋体" w:hAnsi="宋体" w:hint="eastAsia"/>
        </w:rPr>
        <w:t>。</w:t>
      </w:r>
    </w:p>
    <w:p w14:paraId="61D27BD1" w14:textId="77777777" w:rsidR="008D6032" w:rsidRPr="002F5FF4" w:rsidRDefault="008D6032" w:rsidP="008D6032"/>
    <w:p w14:paraId="6F166F67" w14:textId="7C54C932" w:rsidR="008D6032" w:rsidRDefault="008D6032">
      <w:pPr>
        <w:rPr>
          <w:rFonts w:ascii="黑体" w:eastAsia="黑体"/>
          <w:sz w:val="24"/>
        </w:rPr>
      </w:pPr>
      <w:r w:rsidRPr="00E60DEE">
        <w:rPr>
          <w:rFonts w:ascii="黑体" w:eastAsia="黑体" w:hint="eastAsia"/>
          <w:sz w:val="24"/>
        </w:rPr>
        <w:t>课题研究</w:t>
      </w:r>
      <w:r>
        <w:rPr>
          <w:rFonts w:ascii="黑体" w:eastAsia="黑体" w:hint="eastAsia"/>
          <w:sz w:val="24"/>
        </w:rPr>
        <w:t>内容</w:t>
      </w:r>
      <w:r w:rsidRPr="00F065B4">
        <w:rPr>
          <w:rFonts w:ascii="黑体" w:eastAsia="黑体" w:hint="eastAsia"/>
          <w:sz w:val="24"/>
        </w:rPr>
        <w:t>：</w:t>
      </w:r>
    </w:p>
    <w:p w14:paraId="686D8AB6" w14:textId="703ECE1D" w:rsidR="005315C5" w:rsidRPr="00BC1999" w:rsidRDefault="005315C5" w:rsidP="005315C5">
      <w:pPr>
        <w:ind w:firstLineChars="200" w:firstLine="420"/>
        <w:rPr>
          <w:rFonts w:ascii="宋体" w:eastAsia="宋体" w:hAnsi="宋体"/>
        </w:rPr>
      </w:pPr>
      <w:r w:rsidRPr="00BC1999">
        <w:rPr>
          <w:rFonts w:ascii="宋体" w:eastAsia="宋体" w:hAnsi="宋体" w:hint="eastAsia"/>
        </w:rPr>
        <w:t>本文</w:t>
      </w:r>
      <w:proofErr w:type="gramStart"/>
      <w:r w:rsidRPr="00BC1999">
        <w:rPr>
          <w:rFonts w:ascii="宋体" w:eastAsia="宋体" w:hAnsi="宋体" w:hint="eastAsia"/>
        </w:rPr>
        <w:t>以上证</w:t>
      </w:r>
      <w:proofErr w:type="gramEnd"/>
      <w:r w:rsidRPr="00BC1999">
        <w:rPr>
          <w:rFonts w:ascii="宋体" w:eastAsia="宋体" w:hAnsi="宋体" w:hint="eastAsia"/>
        </w:rPr>
        <w:t>指数、深证成指和创业板指2</w:t>
      </w:r>
      <w:r w:rsidRPr="00BC1999">
        <w:rPr>
          <w:rFonts w:ascii="宋体" w:eastAsia="宋体" w:hAnsi="宋体"/>
        </w:rPr>
        <w:t>010</w:t>
      </w:r>
      <w:r w:rsidRPr="00BC1999">
        <w:rPr>
          <w:rFonts w:ascii="宋体" w:eastAsia="宋体" w:hAnsi="宋体" w:hint="eastAsia"/>
        </w:rPr>
        <w:t>年至</w:t>
      </w:r>
      <w:r w:rsidRPr="00BC1999">
        <w:rPr>
          <w:rFonts w:ascii="宋体" w:eastAsia="宋体" w:hAnsi="宋体"/>
        </w:rPr>
        <w:t>201</w:t>
      </w:r>
      <w:r w:rsidR="00DC3BEF">
        <w:rPr>
          <w:rFonts w:ascii="宋体" w:eastAsia="宋体" w:hAnsi="宋体"/>
        </w:rPr>
        <w:t>9</w:t>
      </w:r>
      <w:r w:rsidRPr="00BC1999">
        <w:rPr>
          <w:rFonts w:ascii="宋体" w:eastAsia="宋体" w:hAnsi="宋体" w:hint="eastAsia"/>
        </w:rPr>
        <w:t>年的5分钟高频收益率数据与日收益率数据作为主要样本，检验其具体的日历效应——周内效应、月内效应与假日效应，并在得到具体的日历效应后按三种方法探究与这类收益率异常波动相关的因素。</w:t>
      </w:r>
    </w:p>
    <w:p w14:paraId="4D6F4A0C" w14:textId="13DC5285" w:rsidR="005315C5" w:rsidRPr="00BC1999" w:rsidRDefault="005315C5" w:rsidP="005315C5">
      <w:pPr>
        <w:ind w:firstLineChars="200" w:firstLine="420"/>
        <w:rPr>
          <w:rFonts w:ascii="宋体" w:eastAsia="宋体" w:hAnsi="宋体"/>
        </w:rPr>
      </w:pPr>
      <w:r w:rsidRPr="00BC1999">
        <w:rPr>
          <w:rFonts w:ascii="宋体" w:eastAsia="宋体" w:hAnsi="宋体" w:hint="eastAsia"/>
        </w:rPr>
        <w:t>本文将所选股指按照一定方式划分为二至三个阶段进行日历效应的检验，并初步预计将全文分为以下</w:t>
      </w:r>
      <w:r w:rsidR="005D404D">
        <w:rPr>
          <w:rFonts w:ascii="宋体" w:eastAsia="宋体" w:hAnsi="宋体" w:hint="eastAsia"/>
        </w:rPr>
        <w:t>五</w:t>
      </w:r>
      <w:bookmarkStart w:id="0" w:name="_GoBack"/>
      <w:bookmarkEnd w:id="0"/>
      <w:r w:rsidRPr="00BC1999">
        <w:rPr>
          <w:rFonts w:ascii="宋体" w:eastAsia="宋体" w:hAnsi="宋体" w:hint="eastAsia"/>
        </w:rPr>
        <w:t>个部分：</w:t>
      </w:r>
    </w:p>
    <w:p w14:paraId="417897B5" w14:textId="77777777" w:rsidR="005315C5" w:rsidRPr="00BC1999" w:rsidRDefault="005315C5" w:rsidP="005315C5">
      <w:pPr>
        <w:ind w:firstLineChars="200" w:firstLine="420"/>
        <w:rPr>
          <w:rFonts w:ascii="宋体" w:eastAsia="宋体" w:hAnsi="宋体"/>
        </w:rPr>
      </w:pPr>
      <w:r w:rsidRPr="00BC1999">
        <w:rPr>
          <w:rFonts w:ascii="宋体" w:eastAsia="宋体" w:hAnsi="宋体" w:hint="eastAsia"/>
        </w:rPr>
        <w:t>（1）介绍本文的研究背景、研究目的与意义、国内外文献综述；</w:t>
      </w:r>
    </w:p>
    <w:p w14:paraId="4A60E36E" w14:textId="77777777" w:rsidR="005315C5" w:rsidRPr="00BC1999" w:rsidRDefault="005315C5" w:rsidP="005315C5">
      <w:pPr>
        <w:ind w:firstLineChars="200" w:firstLine="420"/>
        <w:rPr>
          <w:rFonts w:ascii="宋体" w:eastAsia="宋体" w:hAnsi="宋体"/>
        </w:rPr>
      </w:pPr>
      <w:r w:rsidRPr="00BC1999">
        <w:rPr>
          <w:rFonts w:ascii="宋体" w:eastAsia="宋体" w:hAnsi="宋体" w:hint="eastAsia"/>
        </w:rPr>
        <w:t>（2）对中国股市可能存在的日历效应进行理论分析，提出对应原假设；</w:t>
      </w:r>
    </w:p>
    <w:p w14:paraId="0201C34A" w14:textId="77777777" w:rsidR="005315C5" w:rsidRPr="00BC1999" w:rsidRDefault="005315C5" w:rsidP="005315C5">
      <w:pPr>
        <w:ind w:firstLineChars="200" w:firstLine="420"/>
        <w:rPr>
          <w:rFonts w:ascii="宋体" w:eastAsia="宋体" w:hAnsi="宋体"/>
        </w:rPr>
      </w:pPr>
      <w:r w:rsidRPr="00BC1999">
        <w:rPr>
          <w:rFonts w:ascii="宋体" w:eastAsia="宋体" w:hAnsi="宋体" w:hint="eastAsia"/>
        </w:rPr>
        <w:t>（3）介绍实证检验日历效应所用到的R-EGARCH模型，并按原假设设计合适模型用以实证检验；</w:t>
      </w:r>
    </w:p>
    <w:p w14:paraId="18AD9692" w14:textId="62E8F044" w:rsidR="005315C5" w:rsidRPr="00BC1999" w:rsidRDefault="005315C5" w:rsidP="005315C5">
      <w:pPr>
        <w:ind w:firstLineChars="200" w:firstLine="420"/>
        <w:rPr>
          <w:rFonts w:ascii="宋体" w:eastAsia="宋体" w:hAnsi="宋体"/>
        </w:rPr>
      </w:pPr>
      <w:r w:rsidRPr="00BC1999">
        <w:rPr>
          <w:rFonts w:ascii="宋体" w:eastAsia="宋体" w:hAnsi="宋体" w:hint="eastAsia"/>
        </w:rPr>
        <w:t>（4）</w:t>
      </w:r>
      <w:proofErr w:type="gramStart"/>
      <w:r w:rsidRPr="00BC1999">
        <w:rPr>
          <w:rFonts w:ascii="宋体" w:eastAsia="宋体" w:hAnsi="宋体" w:hint="eastAsia"/>
        </w:rPr>
        <w:t>基于第三</w:t>
      </w:r>
      <w:proofErr w:type="gramEnd"/>
      <w:r w:rsidRPr="00BC1999">
        <w:rPr>
          <w:rFonts w:ascii="宋体" w:eastAsia="宋体" w:hAnsi="宋体" w:hint="eastAsia"/>
        </w:rPr>
        <w:t>部分的结论，探究与各股指某类日历效应相关的因素：</w:t>
      </w:r>
      <w:r w:rsidR="00362DAC">
        <w:rPr>
          <w:rFonts w:ascii="宋体" w:eastAsia="宋体" w:hAnsi="宋体" w:hint="eastAsia"/>
        </w:rPr>
        <w:t>1</w:t>
      </w:r>
      <w:r w:rsidR="00362DAC">
        <w:rPr>
          <w:rFonts w:ascii="宋体" w:eastAsia="宋体" w:hAnsi="宋体"/>
        </w:rPr>
        <w:t>.</w:t>
      </w:r>
      <w:r w:rsidRPr="00BC1999">
        <w:rPr>
          <w:rFonts w:ascii="宋体" w:eastAsia="宋体" w:hAnsi="宋体" w:hint="eastAsia"/>
        </w:rPr>
        <w:t>将股指成分中具有同一或相近属性的股票分为一组，重新检验该日历效应是否仍然显著；</w:t>
      </w:r>
      <w:r w:rsidR="00362DAC">
        <w:rPr>
          <w:rFonts w:ascii="宋体" w:eastAsia="宋体" w:hAnsi="宋体" w:hint="eastAsia"/>
        </w:rPr>
        <w:t>2</w:t>
      </w:r>
      <w:r w:rsidR="00362DAC">
        <w:rPr>
          <w:rFonts w:ascii="宋体" w:eastAsia="宋体" w:hAnsi="宋体"/>
        </w:rPr>
        <w:t>.</w:t>
      </w:r>
      <w:r w:rsidRPr="00BC1999">
        <w:rPr>
          <w:rFonts w:ascii="宋体" w:eastAsia="宋体" w:hAnsi="宋体" w:hint="eastAsia"/>
        </w:rPr>
        <w:t>对于可能与日历效应相关的时变因素，在R-EGARCH模型中加入该因素与日历效应的交互项；</w:t>
      </w:r>
      <w:r w:rsidR="00362DAC">
        <w:rPr>
          <w:rFonts w:ascii="宋体" w:eastAsia="宋体" w:hAnsi="宋体" w:hint="eastAsia"/>
        </w:rPr>
        <w:t>3</w:t>
      </w:r>
      <w:r w:rsidR="00362DAC">
        <w:rPr>
          <w:rFonts w:ascii="宋体" w:eastAsia="宋体" w:hAnsi="宋体"/>
        </w:rPr>
        <w:t>.</w:t>
      </w:r>
      <w:r w:rsidRPr="00BC1999">
        <w:rPr>
          <w:rFonts w:ascii="宋体" w:eastAsia="宋体" w:hAnsi="宋体" w:hint="eastAsia"/>
        </w:rPr>
        <w:t>统计会对各股指产生重大影响的政策消息、新闻等事件的发布时间，检验其内含的日历效应是否与第三部分得到的结论相同；</w:t>
      </w:r>
    </w:p>
    <w:p w14:paraId="56762AB8" w14:textId="77777777" w:rsidR="005315C5" w:rsidRPr="00BC1999" w:rsidRDefault="005315C5" w:rsidP="005315C5">
      <w:pPr>
        <w:ind w:firstLineChars="200" w:firstLine="420"/>
        <w:rPr>
          <w:rFonts w:ascii="宋体" w:eastAsia="宋体" w:hAnsi="宋体"/>
        </w:rPr>
      </w:pPr>
      <w:r w:rsidRPr="00BC1999">
        <w:rPr>
          <w:rFonts w:ascii="宋体" w:eastAsia="宋体" w:hAnsi="宋体" w:hint="eastAsia"/>
        </w:rPr>
        <w:t>（5）根据第四部分的结论进一步解释日历效应这一表面现象之下的逻辑，并为未来减弱这一收益率异常波动现象提出建议。</w:t>
      </w:r>
    </w:p>
    <w:p w14:paraId="5BB77D4C" w14:textId="294EA972" w:rsidR="008D6032" w:rsidRPr="005315C5" w:rsidRDefault="008D6032"/>
    <w:p w14:paraId="49C75647" w14:textId="61B456C4" w:rsidR="008D6032" w:rsidRDefault="008D6032">
      <w:pPr>
        <w:rPr>
          <w:rFonts w:ascii="黑体" w:eastAsia="黑体"/>
          <w:sz w:val="24"/>
        </w:rPr>
      </w:pPr>
      <w:r w:rsidRPr="00E60DEE">
        <w:rPr>
          <w:rFonts w:ascii="黑体" w:eastAsia="黑体" w:hint="eastAsia"/>
          <w:sz w:val="24"/>
        </w:rPr>
        <w:t>研究</w:t>
      </w:r>
      <w:r>
        <w:rPr>
          <w:rFonts w:ascii="黑体" w:eastAsia="黑体" w:hint="eastAsia"/>
          <w:sz w:val="24"/>
        </w:rPr>
        <w:t>方法和研究思路（技术路线）：</w:t>
      </w:r>
    </w:p>
    <w:p w14:paraId="3559F2D7" w14:textId="77777777" w:rsidR="00801FB6" w:rsidRPr="00BC1999" w:rsidRDefault="00801FB6" w:rsidP="00801FB6">
      <w:pPr>
        <w:ind w:firstLineChars="200" w:firstLine="420"/>
        <w:rPr>
          <w:rFonts w:ascii="宋体" w:eastAsia="宋体" w:hAnsi="宋体" w:cs="Times New Roman"/>
          <w:kern w:val="0"/>
          <w:szCs w:val="24"/>
        </w:rPr>
      </w:pPr>
      <w:r w:rsidRPr="00BC1999">
        <w:rPr>
          <w:rFonts w:ascii="宋体" w:eastAsia="宋体" w:hAnsi="宋体" w:cs="Times New Roman" w:hint="eastAsia"/>
          <w:kern w:val="0"/>
          <w:szCs w:val="24"/>
        </w:rPr>
        <w:t>本文所选用的主要数据，即上证指数、深证成指和创业板指5分钟高频数据与</w:t>
      </w:r>
      <w:proofErr w:type="gramStart"/>
      <w:r w:rsidRPr="00BC1999">
        <w:rPr>
          <w:rFonts w:ascii="宋体" w:eastAsia="宋体" w:hAnsi="宋体" w:cs="Times New Roman" w:hint="eastAsia"/>
          <w:kern w:val="0"/>
          <w:szCs w:val="24"/>
        </w:rPr>
        <w:t>日数据</w:t>
      </w:r>
      <w:proofErr w:type="gramEnd"/>
      <w:r w:rsidRPr="00BC1999">
        <w:rPr>
          <w:rFonts w:ascii="宋体" w:eastAsia="宋体" w:hAnsi="宋体" w:cs="Times New Roman" w:hint="eastAsia"/>
          <w:kern w:val="0"/>
          <w:szCs w:val="24"/>
        </w:rPr>
        <w:t>均</w:t>
      </w:r>
      <w:proofErr w:type="gramStart"/>
      <w:r w:rsidRPr="00BC1999">
        <w:rPr>
          <w:rFonts w:ascii="宋体" w:eastAsia="宋体" w:hAnsi="宋体" w:cs="Times New Roman" w:hint="eastAsia"/>
          <w:kern w:val="0"/>
          <w:szCs w:val="24"/>
        </w:rPr>
        <w:t>来自聚宽数</w:t>
      </w:r>
      <w:proofErr w:type="gramEnd"/>
      <w:r w:rsidRPr="00BC1999">
        <w:rPr>
          <w:rFonts w:ascii="宋体" w:eastAsia="宋体" w:hAnsi="宋体" w:cs="Times New Roman" w:hint="eastAsia"/>
          <w:kern w:val="0"/>
          <w:szCs w:val="24"/>
        </w:rPr>
        <w:t>据（</w:t>
      </w:r>
      <w:proofErr w:type="spellStart"/>
      <w:r w:rsidRPr="00BC1999">
        <w:rPr>
          <w:rFonts w:ascii="宋体" w:eastAsia="宋体" w:hAnsi="宋体" w:cs="Times New Roman"/>
          <w:kern w:val="0"/>
          <w:szCs w:val="24"/>
        </w:rPr>
        <w:t>JQData</w:t>
      </w:r>
      <w:proofErr w:type="spellEnd"/>
      <w:r w:rsidRPr="00BC1999">
        <w:rPr>
          <w:rFonts w:ascii="宋体" w:eastAsia="宋体" w:hAnsi="宋体" w:cs="Times New Roman" w:hint="eastAsia"/>
          <w:kern w:val="0"/>
          <w:szCs w:val="24"/>
        </w:rPr>
        <w:t>），</w:t>
      </w:r>
      <w:proofErr w:type="spellStart"/>
      <w:r w:rsidRPr="00BC1999">
        <w:rPr>
          <w:rFonts w:ascii="宋体" w:eastAsia="宋体" w:hAnsi="宋体" w:cs="Times New Roman"/>
          <w:kern w:val="0"/>
          <w:szCs w:val="24"/>
        </w:rPr>
        <w:t>JQData</w:t>
      </w:r>
      <w:proofErr w:type="spellEnd"/>
      <w:r w:rsidRPr="00BC1999">
        <w:rPr>
          <w:rFonts w:ascii="宋体" w:eastAsia="宋体" w:hAnsi="宋体" w:cs="Times New Roman"/>
          <w:kern w:val="0"/>
          <w:szCs w:val="24"/>
        </w:rPr>
        <w:t>是</w:t>
      </w:r>
      <w:proofErr w:type="gramStart"/>
      <w:r w:rsidRPr="00BC1999">
        <w:rPr>
          <w:rFonts w:ascii="宋体" w:eastAsia="宋体" w:hAnsi="宋体" w:cs="Times New Roman"/>
          <w:kern w:val="0"/>
          <w:szCs w:val="24"/>
        </w:rPr>
        <w:t>聚宽数</w:t>
      </w:r>
      <w:proofErr w:type="gramEnd"/>
      <w:r w:rsidRPr="00BC1999">
        <w:rPr>
          <w:rFonts w:ascii="宋体" w:eastAsia="宋体" w:hAnsi="宋体" w:cs="Times New Roman"/>
          <w:kern w:val="0"/>
          <w:szCs w:val="24"/>
        </w:rPr>
        <w:t>据团队专门为金融机构、学术研究和量化研究者们提供的本地量化金融数据服务，可快速查看和计算金融数据，无障碍解决本地、Web、金融终端调用数据的需求。</w:t>
      </w:r>
      <w:r w:rsidRPr="00BC1999">
        <w:rPr>
          <w:rFonts w:ascii="宋体" w:eastAsia="宋体" w:hAnsi="宋体" w:cs="Times New Roman" w:hint="eastAsia"/>
          <w:kern w:val="0"/>
          <w:szCs w:val="24"/>
        </w:rPr>
        <w:t>本文还将使用的辅助研究信息，包括股指所有成分股、股票行业、股票市值、股票基本面数据等也来自</w:t>
      </w:r>
      <w:proofErr w:type="spellStart"/>
      <w:r w:rsidRPr="00BC1999">
        <w:rPr>
          <w:rFonts w:ascii="宋体" w:eastAsia="宋体" w:hAnsi="宋体" w:cs="Times New Roman" w:hint="eastAsia"/>
          <w:kern w:val="0"/>
          <w:szCs w:val="24"/>
        </w:rPr>
        <w:t>JQData</w:t>
      </w:r>
      <w:proofErr w:type="spellEnd"/>
      <w:r w:rsidRPr="00BC1999">
        <w:rPr>
          <w:rFonts w:ascii="宋体" w:eastAsia="宋体" w:hAnsi="宋体" w:cs="Times New Roman" w:hint="eastAsia"/>
          <w:kern w:val="0"/>
          <w:szCs w:val="24"/>
        </w:rPr>
        <w:t>。</w:t>
      </w:r>
    </w:p>
    <w:p w14:paraId="56C5F08E" w14:textId="77777777" w:rsidR="00801FB6" w:rsidRPr="00BC1999" w:rsidRDefault="00801FB6" w:rsidP="00801FB6">
      <w:pPr>
        <w:ind w:firstLineChars="200" w:firstLine="420"/>
        <w:rPr>
          <w:rFonts w:ascii="宋体" w:eastAsia="宋体" w:hAnsi="宋体" w:cs="Times New Roman"/>
          <w:kern w:val="0"/>
          <w:szCs w:val="24"/>
        </w:rPr>
      </w:pPr>
      <w:r w:rsidRPr="00BC1999">
        <w:rPr>
          <w:rFonts w:ascii="宋体" w:eastAsia="宋体" w:hAnsi="宋体" w:cs="Times New Roman" w:hint="eastAsia"/>
          <w:kern w:val="0"/>
          <w:szCs w:val="24"/>
        </w:rPr>
        <w:t>本文将基于GARCH模型对中国股市的日历效应进行检验以及后续的影响因素分析，GARCH模型对收益率与其波动率联合建模的方法更加符合资产收益率的真实情况，采用该类方法检验日历效应更为准确。</w:t>
      </w:r>
    </w:p>
    <w:p w14:paraId="02AA583F" w14:textId="34A6F286" w:rsidR="00801FB6" w:rsidRPr="00BC1999" w:rsidRDefault="00801FB6" w:rsidP="00801FB6">
      <w:pPr>
        <w:ind w:firstLineChars="200" w:firstLine="420"/>
        <w:rPr>
          <w:rFonts w:ascii="宋体" w:eastAsia="宋体" w:hAnsi="宋体" w:cs="Times New Roman"/>
          <w:kern w:val="0"/>
          <w:szCs w:val="24"/>
        </w:rPr>
      </w:pPr>
      <w:r w:rsidRPr="00BC1999">
        <w:rPr>
          <w:rFonts w:ascii="宋体" w:eastAsia="宋体" w:hAnsi="宋体" w:cs="Times New Roman" w:hint="eastAsia"/>
          <w:kern w:val="0"/>
          <w:szCs w:val="24"/>
        </w:rPr>
        <w:t>Engle</w:t>
      </w:r>
      <w:r w:rsidRPr="00BC1999">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bSq9SQFj","properties":{"formattedCitation":"\\uc0\\u65288{}1982\\uc0\\u65289{}","plainCitation":"（1982）","noteIndex":0},"citationItems":[{"id":372,"uris":["http://zotero.org/users/5224655/items/HKB9ZBZR"],"uri":["http://zotero.org/users/5224655/items/HKB9ZBZR"],"itemData":{"id":372,"type":"article-journal","title":"Autoregressive Conditional Heteroscedasticity with Estimates of the Variance of United Kingdom Inflation","container-title":"Econometrica","page":"987-1007","volume":"50","issue":"4","abstract":"Traditional econometric models assume a constant one-period forecast variance. To generalize this implausible assumption, a new class of stochastic processes called autoregressive conditional heteroscedastic (ARCH) processes are introduced in this paper. These are mean zero, serially uncorrelated processes with nonconstant variances conditional on the past, but constant unconditional variances. For such processes, the recent past gives information about the one-period forecast variance. A regression model is then introduced with disturbances following an ARCH process. Maximum likelihood estimators are described and a simple scoring iteration formulated. Ordinary least squares maintains its optimality properties in this set-up, but maximum likelihood is more efficient. The relative efficiency is calculated and can be infinite. To test whether the disturbances follow an ARCH process, the Lagrange multiplier procedure is employed. The test is based simply on the autocorrelation of the squared OLS residuals. This model is used to estimate the means and variances of inflation in the U.K. The ARCH effect is found to be significant and the estimated variances increase substantially during the chaotic seventies.","DOI":"10.2307/1912773","ISSN":"00129682, 14680262","author":[{"family":"Engle","given":"Robert F."}],"issued":{"date-parts":[["1982"]]}},"suppress-author":true}],"schema":"https://github.com/citation-style-language/schema/raw/master/csl-citation.json"} </w:instrText>
      </w:r>
      <w:r w:rsidRPr="00BC1999">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82）</w:t>
      </w:r>
      <w:r w:rsidRPr="00BC1999">
        <w:rPr>
          <w:rFonts w:ascii="宋体" w:eastAsia="宋体" w:hAnsi="宋体" w:cs="Times New Roman"/>
          <w:kern w:val="0"/>
          <w:szCs w:val="24"/>
        </w:rPr>
        <w:fldChar w:fldCharType="end"/>
      </w:r>
      <w:r w:rsidRPr="00BC1999">
        <w:rPr>
          <w:rFonts w:ascii="宋体" w:eastAsia="宋体" w:hAnsi="宋体" w:cs="Times New Roman" w:hint="eastAsia"/>
          <w:kern w:val="0"/>
          <w:szCs w:val="24"/>
        </w:rPr>
        <w:t>首次提出了自回归条件异方差模型（A</w:t>
      </w:r>
      <w:r w:rsidRPr="00BC1999">
        <w:rPr>
          <w:rFonts w:ascii="宋体" w:eastAsia="宋体" w:hAnsi="宋体" w:cs="Times New Roman"/>
          <w:kern w:val="0"/>
          <w:szCs w:val="24"/>
        </w:rPr>
        <w:t>uto</w:t>
      </w:r>
      <w:r w:rsidR="00357158">
        <w:rPr>
          <w:rFonts w:ascii="宋体" w:eastAsia="宋体" w:hAnsi="宋体" w:cs="Times New Roman" w:hint="eastAsia"/>
          <w:kern w:val="0"/>
          <w:szCs w:val="24"/>
        </w:rPr>
        <w:t>r</w:t>
      </w:r>
      <w:r w:rsidRPr="00BC1999">
        <w:rPr>
          <w:rFonts w:ascii="宋体" w:eastAsia="宋体" w:hAnsi="宋体" w:cs="Times New Roman"/>
          <w:kern w:val="0"/>
          <w:szCs w:val="24"/>
        </w:rPr>
        <w:t>egressive Conditional Heteroscedastic</w:t>
      </w:r>
      <w:r w:rsidRPr="00BC1999">
        <w:rPr>
          <w:rFonts w:ascii="宋体" w:eastAsia="宋体" w:hAnsi="宋体" w:cs="Times New Roman" w:hint="eastAsia"/>
          <w:kern w:val="0"/>
          <w:szCs w:val="24"/>
        </w:rPr>
        <w:t>，ARC</w:t>
      </w:r>
      <w:r w:rsidRPr="00BC1999">
        <w:rPr>
          <w:rFonts w:ascii="宋体" w:eastAsia="宋体" w:hAnsi="宋体" w:cs="Times New Roman"/>
          <w:kern w:val="0"/>
          <w:szCs w:val="24"/>
        </w:rPr>
        <w:t>H</w:t>
      </w:r>
      <w:r w:rsidRPr="00BC1999">
        <w:rPr>
          <w:rFonts w:ascii="宋体" w:eastAsia="宋体" w:hAnsi="宋体" w:cs="Times New Roman" w:hint="eastAsia"/>
          <w:kern w:val="0"/>
          <w:szCs w:val="24"/>
        </w:rPr>
        <w:t>），为波动率建模提供了系统框架，其认为资产收益率的扰动是序列不相关的，但不是独立的，且这类</w:t>
      </w:r>
      <w:proofErr w:type="gramStart"/>
      <w:r w:rsidRPr="00BC1999">
        <w:rPr>
          <w:rFonts w:ascii="宋体" w:eastAsia="宋体" w:hAnsi="宋体" w:cs="Times New Roman" w:hint="eastAsia"/>
          <w:kern w:val="0"/>
          <w:szCs w:val="24"/>
        </w:rPr>
        <w:t>不</w:t>
      </w:r>
      <w:proofErr w:type="gramEnd"/>
      <w:r w:rsidRPr="00BC1999">
        <w:rPr>
          <w:rFonts w:ascii="宋体" w:eastAsia="宋体" w:hAnsi="宋体" w:cs="Times New Roman" w:hint="eastAsia"/>
          <w:kern w:val="0"/>
          <w:szCs w:val="24"/>
        </w:rPr>
        <w:t>独立性可以用扰动滞后项的简单二次函数来描述。</w:t>
      </w:r>
    </w:p>
    <w:p w14:paraId="5C082880" w14:textId="6E45D545" w:rsidR="00801FB6" w:rsidRPr="00BC1999" w:rsidRDefault="00801FB6" w:rsidP="00801FB6">
      <w:pPr>
        <w:ind w:firstLineChars="200" w:firstLine="420"/>
        <w:rPr>
          <w:rFonts w:ascii="宋体" w:eastAsia="宋体" w:hAnsi="宋体" w:cs="Times New Roman"/>
          <w:kern w:val="0"/>
          <w:szCs w:val="24"/>
        </w:rPr>
      </w:pPr>
      <w:proofErr w:type="spellStart"/>
      <w:r w:rsidRPr="00BC1999">
        <w:rPr>
          <w:rFonts w:ascii="宋体" w:eastAsia="宋体" w:hAnsi="宋体" w:cs="Times New Roman"/>
          <w:kern w:val="0"/>
          <w:szCs w:val="24"/>
        </w:rPr>
        <w:t>Bollerslev</w:t>
      </w:r>
      <w:proofErr w:type="spellEnd"/>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GIvZZ5zm","properties":{"formattedCitation":"\\uc0\\u65288{}1986\\uc0\\u65289{}","plainCitation":"（1986）","noteIndex":0},"citationItems":[{"id":377,"uris":["http://zotero.org/users/5224655/items/7TN6BKFP"],"uri":["http://zotero.org/users/5224655/items/7TN6BKFP"],"itemData":{"id":377,"type":"article-journal","title":"Generalized autoregressive conditional heteroskedasticity","container-title":"Journal of Econometrics","page":"307-327","volume":"31","issue":"3","source":"ScienceDirect","abstract":"A natural generalization of the ARCH (Autoregressive Conditional Heteroskedastic) process introduced in Engle (1982) to allow for past conditional variances in the current conditional variance equation is proposed. Stationarity conditions and autocorrelation structure for this new class of parametric models are derived. Maximum likelihood estimation and testing are also considered. Finally an empirical example relating to the uncertainty of the inflation rate is presented.","DOI":"10.1016/0304-4076(86)90063-1","ISSN":"0304-4076","journalAbbreviation":"Journal of Econometrics","author":[{"family":"Bollerslev","given":"Tim"}],"issued":{"date-parts":[["1986",4,1]]}},"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86）</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为了使ARCH模型拥有更灵活的滞后结构，类似AR过程扩展为ARMA</w:t>
      </w:r>
      <w:r w:rsidRPr="00BC1999">
        <w:rPr>
          <w:rFonts w:ascii="宋体" w:eastAsia="宋体" w:hAnsi="宋体" w:cs="Times New Roman" w:hint="eastAsia"/>
          <w:kern w:val="0"/>
          <w:szCs w:val="24"/>
        </w:rPr>
        <w:lastRenderedPageBreak/>
        <w:t>过程将ARCH过程扩展为广义ARCH（</w:t>
      </w:r>
      <w:r w:rsidRPr="00BC1999">
        <w:rPr>
          <w:rFonts w:ascii="宋体" w:eastAsia="宋体" w:hAnsi="宋体" w:cs="Times New Roman"/>
          <w:kern w:val="0"/>
          <w:szCs w:val="24"/>
        </w:rPr>
        <w:t>Generalized</w:t>
      </w:r>
      <w:r w:rsidRPr="00BC1999">
        <w:rPr>
          <w:rFonts w:ascii="宋体" w:eastAsia="宋体" w:hAnsi="宋体" w:cs="Times New Roman" w:hint="eastAsia"/>
          <w:kern w:val="0"/>
          <w:szCs w:val="24"/>
        </w:rPr>
        <w:t>-ARCH，GARCH）过程。</w:t>
      </w:r>
    </w:p>
    <w:p w14:paraId="40069882" w14:textId="7F261491" w:rsidR="00801FB6" w:rsidRPr="00BC1999" w:rsidRDefault="00801FB6" w:rsidP="00801FB6">
      <w:pPr>
        <w:ind w:firstLineChars="200" w:firstLine="420"/>
        <w:rPr>
          <w:rFonts w:ascii="宋体" w:eastAsia="宋体" w:hAnsi="宋体" w:cs="Times New Roman"/>
          <w:kern w:val="0"/>
          <w:szCs w:val="24"/>
        </w:rPr>
      </w:pPr>
      <w:r w:rsidRPr="00BC1999">
        <w:rPr>
          <w:rFonts w:ascii="宋体" w:eastAsia="宋体" w:hAnsi="宋体" w:cs="Times New Roman" w:hint="eastAsia"/>
          <w:kern w:val="0"/>
          <w:szCs w:val="24"/>
        </w:rPr>
        <w:t>为了在模型中体现正负收益率的非对称性，Nelson</w:t>
      </w:r>
      <w:r w:rsidRPr="00BC1999">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r6gGxSkh","properties":{"formattedCitation":"\\uc0\\u65288{}1991\\uc0\\u65289{}","plainCitation":"（1991）","noteIndex":0},"citationItems":[{"id":383,"uris":["http://zotero.org/users/5224655/items/V47LRKJF"],"uri":["http://zotero.org/users/5224655/items/V47LRKJF"],"itemData":{"id":383,"type":"article-journal","title":"Conditional Heteroskedasticity in Asset Returns: A New Approach","container-title":"Econometrica","page":"347-370","volume":"59","issue":"2","abstract":"GARCH models have been applied in modelling the relation between conditional variance and asset risk premia. These models, however, have at least three major drawbacks in asset pricing applications: (i) Researchers beginning with Black (1976) have found a negative correlation between current returns and future returns volatility. GARCH models rule this out by assumption. (ii) GARCH models impose parameter restrictions that are often violated by estimated coefficients and that may unduly restrict the dynamics of the conditional variance process. (iii) Interpreting whether shocks to conditional variance \"persist\" or not is difficult in GARCH models, because the usual norms measuring persistence often do not agree. A new form of ARCH is proposed that meets these objections. The method is used to estimate a model of the risk premium on the CRSP Value-Weighted Market Index from 1962 to 1987.","DOI":"10.2307/2938260","ISSN":"00129682, 14680262","author":[{"family":"Nelson","given":"Daniel B."}],"issued":{"date-parts":[["1991"]]}},"suppress-author":true}],"schema":"https://github.com/citation-style-language/schema/raw/master/csl-citation.json"} </w:instrText>
      </w:r>
      <w:r w:rsidRPr="00BC1999">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91）</w:t>
      </w:r>
      <w:r w:rsidRPr="00BC1999">
        <w:rPr>
          <w:rFonts w:ascii="宋体" w:eastAsia="宋体" w:hAnsi="宋体" w:cs="Times New Roman"/>
          <w:kern w:val="0"/>
          <w:szCs w:val="24"/>
        </w:rPr>
        <w:fldChar w:fldCharType="end"/>
      </w:r>
      <w:r w:rsidRPr="00BC1999">
        <w:rPr>
          <w:rFonts w:ascii="宋体" w:eastAsia="宋体" w:hAnsi="宋体" w:cs="Times New Roman" w:hint="eastAsia"/>
          <w:kern w:val="0"/>
          <w:szCs w:val="24"/>
        </w:rPr>
        <w:t>与</w:t>
      </w:r>
      <w:proofErr w:type="spellStart"/>
      <w:r w:rsidRPr="00BC1999">
        <w:rPr>
          <w:rFonts w:ascii="宋体" w:eastAsia="宋体" w:hAnsi="宋体" w:cs="Times New Roman"/>
          <w:kern w:val="0"/>
          <w:szCs w:val="24"/>
        </w:rPr>
        <w:t>Glosten</w:t>
      </w:r>
      <w:proofErr w:type="spellEnd"/>
      <w:r w:rsidRPr="00BC1999">
        <w:rPr>
          <w:rFonts w:ascii="宋体" w:eastAsia="宋体" w:hAnsi="宋体" w:cs="Times New Roman" w:hint="eastAsia"/>
          <w:kern w:val="0"/>
          <w:szCs w:val="24"/>
        </w:rPr>
        <w:t>、</w:t>
      </w:r>
      <w:r w:rsidRPr="00BC1999">
        <w:rPr>
          <w:rFonts w:ascii="宋体" w:eastAsia="宋体" w:hAnsi="宋体" w:cs="Times New Roman"/>
          <w:kern w:val="0"/>
          <w:szCs w:val="24"/>
        </w:rPr>
        <w:t>Jagannathan</w:t>
      </w:r>
      <w:r w:rsidRPr="00BC1999">
        <w:rPr>
          <w:rFonts w:ascii="宋体" w:eastAsia="宋体" w:hAnsi="宋体" w:cs="Times New Roman" w:hint="eastAsia"/>
          <w:kern w:val="0"/>
          <w:szCs w:val="24"/>
        </w:rPr>
        <w:t>和</w:t>
      </w:r>
      <w:r w:rsidRPr="00BC1999">
        <w:rPr>
          <w:rFonts w:ascii="宋体" w:eastAsia="宋体" w:hAnsi="宋体" w:cs="Times New Roman"/>
          <w:kern w:val="0"/>
          <w:szCs w:val="24"/>
        </w:rPr>
        <w:t>Runkle</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jnFwTDdA","properties":{"formattedCitation":"\\uc0\\u65288{}1993\\uc0\\u65289{}","plainCitation":"（1993）","noteIndex":0},"citationItems":[{"id":387,"uris":["http://zotero.org/users/5224655/items/BI2THE5R"],"uri":["http://zotero.org/users/5224655/items/BI2THE5R"],"itemData":{"id":387,"type":"article-journal","title":"On the Relation between the Expected Value and the Volatility of the Nominal Excess Return on Stocks","container-title":"The Journal of Finance","page":"1779-1801","volume":"48","issue":"5","abstract":"ABSTRACT We find support for a negative relation between conditional expected monthly return and conditional variance of monthly return, using a GARCH-M model modified by allowing (1) seasonal patterns in volatility, (2) positive and negative innovations to returns having different impacts on conditional volatility, and (3) nominal interest rates to predict conditional variance. Using the modified GARCH-M model, we also show that monthly conditional volatility may not be as persistent as was thought. Positive unanticipated returns appear to result in a downward revision of the conditional volatility whereas negative unanticipated returns result in an upward revision of conditional volatility.","DOI":"10.1111/j.1540-6261.1993.tb05128.x","ISSN":"0022-1082","journalAbbreviation":"The Journal of Finance","author":[{"family":"GLOSTEN","given":"LAWRENCE R."},{"family":"JAGANNATHAN","given":"RAVI"},{"family":"RUNKLE","given":"DAVID E."}],"issued":{"date-parts":[["1993",12]]}},"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93）</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分别提出了指数GARCH模型（</w:t>
      </w:r>
      <w:r w:rsidRPr="00BC1999">
        <w:rPr>
          <w:rFonts w:ascii="宋体" w:eastAsia="宋体" w:hAnsi="宋体" w:cs="Times New Roman"/>
          <w:kern w:val="0"/>
          <w:szCs w:val="24"/>
        </w:rPr>
        <w:t>Exponential</w:t>
      </w:r>
      <w:r w:rsidRPr="00BC1999">
        <w:rPr>
          <w:rFonts w:ascii="宋体" w:eastAsia="宋体" w:hAnsi="宋体" w:cs="Times New Roman" w:hint="eastAsia"/>
          <w:kern w:val="0"/>
          <w:szCs w:val="24"/>
        </w:rPr>
        <w:t>-ARCH，EGARCH）与门限GARCH模型（</w:t>
      </w:r>
      <w:r w:rsidRPr="00BC1999">
        <w:rPr>
          <w:rFonts w:ascii="宋体" w:eastAsia="宋体" w:hAnsi="宋体" w:cs="Times New Roman"/>
          <w:kern w:val="0"/>
          <w:szCs w:val="24"/>
        </w:rPr>
        <w:t>Threshold</w:t>
      </w:r>
      <w:r w:rsidRPr="00BC1999">
        <w:rPr>
          <w:rFonts w:ascii="宋体" w:eastAsia="宋体" w:hAnsi="宋体" w:cs="Times New Roman" w:hint="eastAsia"/>
          <w:kern w:val="0"/>
          <w:szCs w:val="24"/>
        </w:rPr>
        <w:t>-ARCH，</w:t>
      </w:r>
      <w:r w:rsidRPr="00BC1999">
        <w:rPr>
          <w:rFonts w:ascii="宋体" w:eastAsia="宋体" w:hAnsi="宋体" w:cs="Times New Roman"/>
          <w:kern w:val="0"/>
          <w:szCs w:val="24"/>
        </w:rPr>
        <w:t>T</w:t>
      </w:r>
      <w:r w:rsidRPr="00BC1999">
        <w:rPr>
          <w:rFonts w:ascii="宋体" w:eastAsia="宋体" w:hAnsi="宋体" w:cs="Times New Roman" w:hint="eastAsia"/>
          <w:kern w:val="0"/>
          <w:szCs w:val="24"/>
        </w:rPr>
        <w:t>GARCH）。</w:t>
      </w:r>
    </w:p>
    <w:p w14:paraId="5815942F" w14:textId="52E7376B" w:rsidR="00801FB6" w:rsidRPr="00BC1999" w:rsidRDefault="00801FB6" w:rsidP="00801FB6">
      <w:pPr>
        <w:ind w:firstLineChars="200" w:firstLine="420"/>
        <w:rPr>
          <w:rFonts w:ascii="宋体" w:eastAsia="宋体" w:hAnsi="宋体" w:cs="Times New Roman"/>
          <w:kern w:val="0"/>
          <w:szCs w:val="24"/>
        </w:rPr>
      </w:pPr>
      <w:r w:rsidRPr="00BC1999">
        <w:rPr>
          <w:rFonts w:ascii="宋体" w:eastAsia="宋体" w:hAnsi="宋体" w:cs="Times New Roman"/>
          <w:kern w:val="0"/>
          <w:szCs w:val="24"/>
        </w:rPr>
        <w:t>Hansen</w:t>
      </w:r>
      <w:r w:rsidRPr="00BC1999">
        <w:rPr>
          <w:rFonts w:ascii="宋体" w:eastAsia="宋体" w:hAnsi="宋体" w:cs="Times New Roman" w:hint="eastAsia"/>
          <w:kern w:val="0"/>
          <w:szCs w:val="24"/>
        </w:rPr>
        <w:t>、</w:t>
      </w:r>
      <w:r w:rsidRPr="00BC1999">
        <w:rPr>
          <w:rFonts w:ascii="宋体" w:eastAsia="宋体" w:hAnsi="宋体" w:cs="Times New Roman"/>
          <w:kern w:val="0"/>
          <w:szCs w:val="24"/>
        </w:rPr>
        <w:t>Huang</w:t>
      </w:r>
      <w:r w:rsidRPr="00BC1999">
        <w:rPr>
          <w:rFonts w:ascii="宋体" w:eastAsia="宋体" w:hAnsi="宋体" w:cs="Times New Roman" w:hint="eastAsia"/>
          <w:kern w:val="0"/>
          <w:szCs w:val="24"/>
        </w:rPr>
        <w:t>和</w:t>
      </w:r>
      <w:proofErr w:type="spellStart"/>
      <w:r w:rsidRPr="00BC1999">
        <w:rPr>
          <w:rFonts w:ascii="宋体" w:eastAsia="宋体" w:hAnsi="宋体" w:cs="Times New Roman"/>
          <w:kern w:val="0"/>
          <w:szCs w:val="24"/>
        </w:rPr>
        <w:t>Shek</w:t>
      </w:r>
      <w:proofErr w:type="spellEnd"/>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TU0CXzTt","properties":{"formattedCitation":"\\uc0\\u65288{}2011\\uc0\\u65289{}","plainCitation":"（2011）","noteIndex":0},"citationItems":[{"id":390,"uris":["http://zotero.org/users/5224655/items/EHGAXU36"],"uri":["http://zotero.org/users/5224655/items/EHGAXU36"],"itemData":{"id":390,"type":"article-journal","title":"Realized GARCH: a joint model for returns and realized measures of volatility","container-title":"Journal of Applied Econometrics","page":"877-906","volume":"27","issue":"6","abstract":"SUMMARY We introduce a new framework, Realized GARCH, for the joint modeling of returns and realized measures of volatility. A key feature is a measurement equation that relates the realized measure to the conditional variance of returns. The measurement equation facilitates a simple modeling of the dependence between returns and future volatility. Realized GARCH models with a linear or log-linear specification have many attractive features. They are parsimonious, simple to estimate, and imply an ARMA structure for the conditional variance and the realized measure. An empirical application with Dow Jones Industrial Average stocks and an exchange traded index fund shows that a simple Realized GARCH structure leads to substantial improvements in the empirical fit over standard GARCH models that only use daily returns. Copyright ? 2011 John Wiley &amp; Sons, Ltd.","DOI":"10.1002/jae.1234","ISSN":"0883-7252","journalAbbreviation":"Journal of Applied Econometrics","author":[{"family":"Hansen","given":"Peter Reinhard"},{"family":"Huang","given":"Zhuo"},{"family":"Shek","given":"Howard Howan"}],"issued":{"date-parts":[["2011"]]}},"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11）</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提出，在高频金融数据已广泛使用的背景下，现有文献介绍了许多已实现波动率的测量，例如由</w:t>
      </w:r>
      <w:r w:rsidRPr="00BC1999">
        <w:rPr>
          <w:rFonts w:ascii="宋体" w:eastAsia="宋体" w:hAnsi="宋体" w:cs="Times New Roman"/>
          <w:kern w:val="0"/>
          <w:szCs w:val="24"/>
        </w:rPr>
        <w:t>Andersen</w:t>
      </w:r>
      <w:r w:rsidRPr="00BC1999">
        <w:rPr>
          <w:rFonts w:ascii="宋体" w:eastAsia="宋体" w:hAnsi="宋体" w:cs="Times New Roman" w:hint="eastAsia"/>
          <w:kern w:val="0"/>
          <w:szCs w:val="24"/>
        </w:rPr>
        <w:t>和</w:t>
      </w:r>
      <w:proofErr w:type="spellStart"/>
      <w:r w:rsidRPr="00BC1999">
        <w:rPr>
          <w:rFonts w:ascii="宋体" w:eastAsia="宋体" w:hAnsi="宋体" w:cs="Times New Roman"/>
          <w:kern w:val="0"/>
          <w:szCs w:val="24"/>
        </w:rPr>
        <w:t>Bollerslev</w:t>
      </w:r>
      <w:proofErr w:type="spellEnd"/>
      <w:r w:rsidRPr="00BC1999">
        <w:rPr>
          <w:rFonts w:ascii="宋体" w:eastAsia="宋体" w:hAnsi="宋体" w:cs="Times New Roman" w:hint="eastAsia"/>
          <w:kern w:val="0"/>
          <w:szCs w:val="24"/>
        </w:rPr>
        <w:t>提出的已实现波动率</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XNEE1BcH","properties":{"formattedCitation":"\\uc0\\u65288{}1998\\uc0\\u65289{}","plainCitation":"（1998）","noteIndex":0},"citationItems":[{"id":393,"uris":["http://zotero.org/users/5224655/items/B74B4XVG"],"uri":["http://zotero.org/users/5224655/items/B74B4XVG"],"itemData":{"id":393,"type":"article-journal","title":"Answering the Skeptics: Yes, Standard Volatility Models do Provide Accurate Forecasts","container-title":"International Economic Review","page":"885-905","volume":"39","issue":"4","abstract":"A voluminous literature has emerged for modeling the temporal dependencies in financial market volatility using ARCH and stochastic volatility models. While most of these studies have documented highly significant in-sample parameter estimates and pronounced intertemporal volatility persistence, traditional ex-post forecast evaluation criteria suggest that the models provide seemingly poor volatility forecasts. Contrary to this contention, we show that volatility models produce strikingly accurate interdaily forecasts for the latent volatility factor that would be of interest in most financial applications. New methods for improved ex-post interdaily volatility measurements based on high-frequency intradaily data are also discussed.","DOI":"10.2307/2527343","ISSN":"00206598, 14682354","author":[{"family":"Andersen","given":"Torben G."},{"family":"Bollerslev","given":"Tim"}],"issued":{"date-parts":[["1998"]]}},"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98）</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这类已实现波动率相比于以往收益率（扰动）平方而言，在对波动率建模以及预测上都更加实用、更具有信息性，并以此建立了已实现GARCH模型（</w:t>
      </w:r>
      <w:r w:rsidRPr="00BC1999">
        <w:rPr>
          <w:rFonts w:ascii="宋体" w:eastAsia="宋体" w:hAnsi="宋体" w:cs="Times New Roman"/>
          <w:kern w:val="0"/>
          <w:szCs w:val="24"/>
        </w:rPr>
        <w:t>Realized</w:t>
      </w:r>
      <w:r w:rsidRPr="00BC1999">
        <w:rPr>
          <w:rFonts w:ascii="宋体" w:eastAsia="宋体" w:hAnsi="宋体" w:cs="Times New Roman" w:hint="eastAsia"/>
          <w:kern w:val="0"/>
          <w:szCs w:val="24"/>
        </w:rPr>
        <w:t>-</w:t>
      </w:r>
      <w:r w:rsidRPr="00BC1999">
        <w:rPr>
          <w:rFonts w:ascii="宋体" w:eastAsia="宋体" w:hAnsi="宋体" w:cs="Times New Roman"/>
          <w:kern w:val="0"/>
          <w:szCs w:val="24"/>
        </w:rPr>
        <w:t>G</w:t>
      </w:r>
      <w:r w:rsidRPr="00BC1999">
        <w:rPr>
          <w:rFonts w:ascii="宋体" w:eastAsia="宋体" w:hAnsi="宋体" w:cs="Times New Roman" w:hint="eastAsia"/>
          <w:kern w:val="0"/>
          <w:szCs w:val="24"/>
        </w:rPr>
        <w:t>ARCH，</w:t>
      </w:r>
      <w:r w:rsidRPr="00BC1999">
        <w:rPr>
          <w:rFonts w:ascii="宋体" w:eastAsia="宋体" w:hAnsi="宋体" w:cs="Times New Roman"/>
          <w:kern w:val="0"/>
          <w:szCs w:val="24"/>
        </w:rPr>
        <w:t>R-G</w:t>
      </w:r>
      <w:r w:rsidRPr="00BC1999">
        <w:rPr>
          <w:rFonts w:ascii="宋体" w:eastAsia="宋体" w:hAnsi="宋体" w:cs="Times New Roman" w:hint="eastAsia"/>
          <w:kern w:val="0"/>
          <w:szCs w:val="24"/>
        </w:rPr>
        <w:t>ARCH）。</w:t>
      </w:r>
    </w:p>
    <w:p w14:paraId="4EE2AA90" w14:textId="0F04ACD5" w:rsidR="00801FB6" w:rsidRDefault="00801FB6" w:rsidP="00801FB6">
      <w:pPr>
        <w:ind w:firstLineChars="200" w:firstLine="420"/>
        <w:rPr>
          <w:rFonts w:ascii="宋体" w:eastAsia="宋体" w:hAnsi="宋体" w:cs="Times New Roman"/>
          <w:kern w:val="0"/>
          <w:szCs w:val="24"/>
        </w:rPr>
      </w:pPr>
      <w:r w:rsidRPr="00BC1999">
        <w:rPr>
          <w:rFonts w:ascii="宋体" w:eastAsia="宋体" w:hAnsi="宋体" w:cs="Times New Roman" w:hint="eastAsia"/>
          <w:kern w:val="0"/>
          <w:szCs w:val="24"/>
        </w:rPr>
        <w:t>结合以上各类GARCH模型的特点，本文将使用R</w:t>
      </w:r>
      <w:r w:rsidRPr="00BC1999">
        <w:rPr>
          <w:rFonts w:ascii="宋体" w:eastAsia="宋体" w:hAnsi="宋体" w:cs="Times New Roman"/>
          <w:kern w:val="0"/>
          <w:szCs w:val="24"/>
        </w:rPr>
        <w:t>-</w:t>
      </w:r>
      <w:r w:rsidRPr="00BC1999">
        <w:rPr>
          <w:rFonts w:ascii="宋体" w:eastAsia="宋体" w:hAnsi="宋体" w:cs="Times New Roman" w:hint="eastAsia"/>
          <w:kern w:val="0"/>
          <w:szCs w:val="24"/>
        </w:rPr>
        <w:t>GARCH（</w:t>
      </w:r>
      <w:r w:rsidRPr="00BC1999">
        <w:rPr>
          <w:rFonts w:ascii="宋体" w:eastAsia="宋体" w:hAnsi="宋体" w:cs="Times New Roman"/>
          <w:kern w:val="0"/>
          <w:szCs w:val="24"/>
        </w:rPr>
        <w:t>Realized</w:t>
      </w:r>
      <w:r w:rsidRPr="00BC1999">
        <w:rPr>
          <w:rFonts w:ascii="宋体" w:eastAsia="宋体" w:hAnsi="宋体" w:cs="Times New Roman" w:hint="eastAsia"/>
          <w:kern w:val="0"/>
          <w:szCs w:val="24"/>
        </w:rPr>
        <w:t>-</w:t>
      </w:r>
      <w:r w:rsidRPr="00BC1999">
        <w:rPr>
          <w:rFonts w:ascii="宋体" w:eastAsia="宋体" w:hAnsi="宋体" w:cs="Times New Roman"/>
          <w:kern w:val="0"/>
          <w:szCs w:val="24"/>
        </w:rPr>
        <w:t>G</w:t>
      </w:r>
      <w:r w:rsidRPr="00BC1999">
        <w:rPr>
          <w:rFonts w:ascii="宋体" w:eastAsia="宋体" w:hAnsi="宋体" w:cs="Times New Roman" w:hint="eastAsia"/>
          <w:kern w:val="0"/>
          <w:szCs w:val="24"/>
        </w:rPr>
        <w:t>ARCH</w:t>
      </w:r>
      <w:r w:rsidRPr="00BC1999">
        <w:rPr>
          <w:rFonts w:ascii="宋体" w:eastAsia="宋体" w:hAnsi="宋体" w:cs="Times New Roman"/>
          <w:kern w:val="0"/>
          <w:szCs w:val="24"/>
        </w:rPr>
        <w:t>）</w:t>
      </w:r>
      <w:r w:rsidRPr="00BC1999">
        <w:rPr>
          <w:rFonts w:ascii="宋体" w:eastAsia="宋体" w:hAnsi="宋体" w:cs="Times New Roman" w:hint="eastAsia"/>
          <w:kern w:val="0"/>
          <w:szCs w:val="24"/>
        </w:rPr>
        <w:t>模型来检验中国股市的日历效应：首先，已实现GARCH模型对股指收益率有更好的拟合能力</w:t>
      </w:r>
      <w:r w:rsidRPr="00B50D9D">
        <w:rPr>
          <w:rFonts w:ascii="宋体" w:eastAsia="宋体" w:hAnsi="宋体" w:cs="Times New Roman"/>
          <w:kern w:val="0"/>
          <w:szCs w:val="21"/>
        </w:rPr>
        <w:fldChar w:fldCharType="begin"/>
      </w:r>
      <w:r w:rsidRPr="00B50D9D">
        <w:rPr>
          <w:rFonts w:ascii="宋体" w:eastAsia="宋体" w:hAnsi="宋体" w:cs="Times New Roman"/>
          <w:kern w:val="0"/>
          <w:szCs w:val="21"/>
        </w:rPr>
        <w:instrText xml:space="preserve"> ADDIN ZOTERO_ITEM CSL_CITATION {"citationID":"7GP99pay","properties":{"custom":"\\uc0\\u65288{}Christoffersen et al.\\uc0\\u65292{}2010\\uc0\\u65289{}","formattedCitation":"\\uc0\\u65288{}Christoffersen et al.\\uc0\\u65292{}2010\\uc0\\u65289{}","plainCitation":"（Christoffersen et al.，2010）","noteIndex":0},"citationItems":[{"id":395,"uris":["http://zotero.org/users/5224655/items/LWCQNBF3"],"uri":["http://zotero.org/users/5224655/items/LWCQNBF3"],"itemData":{"id":395,"type":"article-journal","title":"Volatility Dynamics for the S&amp;P500: Evidence from Realized Volatility, Daily Returns, and Option Prices","container-title":"The Review of Financial Studies","page":"3141-3189","volume":"23","issue":"8","abstract":"Most recent empirical option valuation studies build on the affine square root (SQR) stochastic volatility model. The SQR model is a convenient choice, because it yields closed-form solutions for option prices. We investigate alternatives to the SQR model, by comparing its empirical performance with that of five different but equally parsimonious stochastic volatility models. We provide empirical evidence from three different sources: realized volatilities, S&amp;P500 returns, and an extensive panel of option data. The three sources of data all point to the same conclusion: the best volatility specification is one with linear rather than square root diffusion for variance. This model captures the stylized facts in realized volatilities, it performs well in fitting various samples of index returns, andit has the lowest option implied volatility mean squared error in and out of sample.","DOI":"10.1093/rfs/hhq032","ISSN":"0893-9454","journalAbbreviation":"The Review of Financial Studies","author":[{"family":"Christoffersen","given":"Peter"},{"family":"Jacobs","given":"Kris"},{"family":"Mimouni","given":"Karim"}],"issued":{"date-parts":[["2010"]]}}}],"schema":"https://github.com/citation-style-language/schema/raw/master/csl-citation.json"} </w:instrText>
      </w:r>
      <w:r w:rsidRPr="00B50D9D">
        <w:rPr>
          <w:rFonts w:ascii="宋体" w:eastAsia="宋体" w:hAnsi="宋体" w:cs="Times New Roman"/>
          <w:kern w:val="0"/>
          <w:szCs w:val="21"/>
        </w:rPr>
        <w:fldChar w:fldCharType="separate"/>
      </w:r>
      <w:r w:rsidR="006670D3" w:rsidRPr="00B50D9D">
        <w:rPr>
          <w:rFonts w:ascii="宋体" w:eastAsia="宋体" w:hAnsi="宋体" w:cs="Times New Roman"/>
          <w:kern w:val="0"/>
          <w:szCs w:val="21"/>
        </w:rPr>
        <w:t>（Christoffersen et al.，2010）</w:t>
      </w:r>
      <w:r w:rsidRPr="00B50D9D">
        <w:rPr>
          <w:rFonts w:ascii="宋体" w:eastAsia="宋体" w:hAnsi="宋体" w:cs="Times New Roman"/>
          <w:kern w:val="0"/>
          <w:szCs w:val="21"/>
        </w:rPr>
        <w:fldChar w:fldCharType="end"/>
      </w:r>
      <w:r w:rsidRPr="00BC1999">
        <w:rPr>
          <w:rFonts w:ascii="宋体" w:eastAsia="宋体" w:hAnsi="宋体" w:cs="Times New Roman" w:hint="eastAsia"/>
          <w:kern w:val="0"/>
          <w:szCs w:val="24"/>
        </w:rPr>
        <w:t>；其次，</w:t>
      </w:r>
      <w:r w:rsidR="0091417A">
        <w:rPr>
          <w:rFonts w:ascii="宋体" w:eastAsia="宋体" w:hAnsi="宋体" w:cs="Times New Roman"/>
          <w:kern w:val="0"/>
          <w:szCs w:val="24"/>
        </w:rPr>
        <w:t>R-</w:t>
      </w:r>
      <w:r w:rsidRPr="00BC1999">
        <w:rPr>
          <w:rFonts w:ascii="宋体" w:eastAsia="宋体" w:hAnsi="宋体" w:cs="Times New Roman" w:hint="eastAsia"/>
          <w:kern w:val="0"/>
          <w:szCs w:val="24"/>
        </w:rPr>
        <w:t>GARCH模型</w:t>
      </w:r>
      <w:r w:rsidR="008A263A">
        <w:rPr>
          <w:rFonts w:ascii="宋体" w:eastAsia="宋体" w:hAnsi="宋体" w:cs="Times New Roman" w:hint="eastAsia"/>
          <w:kern w:val="0"/>
          <w:szCs w:val="24"/>
        </w:rPr>
        <w:t>中的测度方程能</w:t>
      </w:r>
      <w:r w:rsidRPr="00BC1999">
        <w:rPr>
          <w:rFonts w:ascii="宋体" w:eastAsia="宋体" w:hAnsi="宋体" w:cs="Times New Roman" w:hint="eastAsia"/>
          <w:kern w:val="0"/>
          <w:szCs w:val="24"/>
        </w:rPr>
        <w:t>识别波动的非对称性；再者，使用GARCH模型理论上贴合股票收益率的条件异方差性，且可识别波动率的聚集特点；最后，在对股</w:t>
      </w:r>
      <w:r w:rsidR="00CC414F">
        <w:rPr>
          <w:rFonts w:ascii="宋体" w:eastAsia="宋体" w:hAnsi="宋体" w:cs="Times New Roman" w:hint="eastAsia"/>
          <w:kern w:val="0"/>
          <w:szCs w:val="24"/>
        </w:rPr>
        <w:t>指</w:t>
      </w:r>
      <w:r w:rsidRPr="00BC1999">
        <w:rPr>
          <w:rFonts w:ascii="宋体" w:eastAsia="宋体" w:hAnsi="宋体" w:cs="Times New Roman" w:hint="eastAsia"/>
          <w:kern w:val="0"/>
          <w:szCs w:val="24"/>
        </w:rPr>
        <w:t>收益率拟合能力更好的模型中加入日历效应后，其检验到的日历效应更具有可信性。</w:t>
      </w:r>
      <w:r>
        <w:rPr>
          <w:rFonts w:ascii="宋体" w:eastAsia="宋体" w:hAnsi="宋体" w:cs="Times New Roman" w:hint="eastAsia"/>
          <w:kern w:val="0"/>
          <w:szCs w:val="24"/>
        </w:rPr>
        <w:t>R-GARCH模型的参数估计结果将由R语言编程实现后得到。</w:t>
      </w:r>
    </w:p>
    <w:p w14:paraId="68B627D5" w14:textId="77777777" w:rsidR="00801FB6" w:rsidRDefault="00801FB6" w:rsidP="00801FB6">
      <w:pPr>
        <w:ind w:firstLineChars="200" w:firstLine="420"/>
        <w:rPr>
          <w:rFonts w:ascii="宋体" w:eastAsia="宋体" w:hAnsi="宋体" w:cs="Times New Roman"/>
          <w:kern w:val="0"/>
          <w:szCs w:val="24"/>
        </w:rPr>
      </w:pPr>
      <w:r>
        <w:rPr>
          <w:rFonts w:ascii="宋体" w:eastAsia="宋体" w:hAnsi="宋体" w:cs="Times New Roman" w:hint="eastAsia"/>
          <w:kern w:val="0"/>
          <w:szCs w:val="24"/>
        </w:rPr>
        <w:t>具体估计的模型为：（1）对周内效应与月历效应的检验模型以及（2）对假日效应的检验模型，每个模型内三个方程分别为收益率、波动率与测度方程。</w:t>
      </w:r>
    </w:p>
    <w:p w14:paraId="2F230832" w14:textId="0ABD1019" w:rsidR="00801FB6" w:rsidRPr="00DD48C0" w:rsidRDefault="002D0154" w:rsidP="00801FB6">
      <w:pPr>
        <w:rPr>
          <w:rFonts w:ascii="宋体" w:eastAsia="宋体" w:hAnsi="宋体" w:cs="Times New Roman"/>
          <w:kern w:val="0"/>
          <w:szCs w:val="24"/>
        </w:rPr>
      </w:pPr>
      <m:oMathPara>
        <m:oMath>
          <m:d>
            <m:dPr>
              <m:begChr m:val="{"/>
              <m:endChr m:val=""/>
              <m:ctrlPr>
                <w:rPr>
                  <w:rFonts w:ascii="Cambria Math" w:eastAsia="宋体" w:hAnsi="Cambria Math" w:cs="Times New Roman"/>
                  <w:kern w:val="0"/>
                  <w:szCs w:val="24"/>
                </w:rPr>
              </m:ctrlPr>
            </m:dPr>
            <m:e>
              <m:eqArr>
                <m:eqArrPr>
                  <m:ctrlPr>
                    <w:rPr>
                      <w:rFonts w:ascii="Cambria Math" w:eastAsia="宋体" w:hAnsi="Cambria Math" w:cs="Times New Roman"/>
                      <w:kern w:val="0"/>
                      <w:szCs w:val="24"/>
                    </w:rPr>
                  </m:ctrlPr>
                </m:eqArrPr>
                <m:e>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 </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i.i.d</m:t>
                  </m:r>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ω+</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q</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α</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i</m:t>
                      </m:r>
                    </m:sub>
                  </m:sSub>
                  <m:r>
                    <w:rPr>
                      <w:rFonts w:ascii="Cambria Math" w:eastAsia="宋体" w:hAnsi="Cambria Math" w:cs="Times New Roman"/>
                      <w:kern w:val="0"/>
                      <w:szCs w:val="24"/>
                    </w:rPr>
                    <m:t>+</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p</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β</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i</m:t>
                      </m:r>
                    </m:sub>
                  </m:sSub>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m:t>
                      </m:r>
                    </m:sub>
                  </m:sSub>
                  <m:r>
                    <w:rPr>
                      <w:rFonts w:ascii="Cambria Math" w:eastAsia="宋体" w:hAnsi="Cambria Math" w:cs="Times New Roman"/>
                      <w:kern w:val="0"/>
                      <w:szCs w:val="24"/>
                    </w:rPr>
                    <m:t>=ζ+δ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τ</m:t>
                  </m:r>
                  <m:d>
                    <m:dPr>
                      <m:ctrlPr>
                        <w:rPr>
                          <w:rFonts w:ascii="Cambria Math" w:eastAsia="宋体" w:hAnsi="Cambria Math" w:cs="Times New Roman"/>
                          <w:i/>
                          <w:kern w:val="0"/>
                          <w:szCs w:val="24"/>
                        </w:rPr>
                      </m:ctrlPr>
                    </m:dPr>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e>
                  </m:d>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i.i.d</m:t>
                  </m:r>
                </m:e>
              </m:eqArr>
            </m:e>
          </m:d>
          <m:r>
            <w:rPr>
              <w:rFonts w:ascii="Cambria Math" w:eastAsia="宋体" w:hAnsi="Cambria Math" w:cs="Times New Roman"/>
              <w:kern w:val="0"/>
              <w:szCs w:val="24"/>
            </w:rPr>
            <m:t>(1)</m:t>
          </m:r>
        </m:oMath>
      </m:oMathPara>
    </w:p>
    <w:p w14:paraId="6DFE3CA1" w14:textId="40107AAD" w:rsidR="00801FB6" w:rsidRPr="00DD48C0" w:rsidRDefault="002D0154" w:rsidP="00801FB6">
      <w:pPr>
        <w:rPr>
          <w:rFonts w:ascii="宋体" w:eastAsia="宋体" w:hAnsi="宋体" w:cs="Times New Roman"/>
          <w:kern w:val="0"/>
          <w:sz w:val="18"/>
          <w:szCs w:val="24"/>
        </w:rPr>
      </w:pPr>
      <m:oMathPara>
        <m:oMath>
          <m:d>
            <m:dPr>
              <m:begChr m:val="{"/>
              <m:endChr m:val=""/>
              <m:ctrlPr>
                <w:rPr>
                  <w:rFonts w:ascii="Cambria Math" w:eastAsia="宋体" w:hAnsi="Cambria Math" w:cs="Times New Roman"/>
                  <w:kern w:val="0"/>
                  <w:szCs w:val="24"/>
                </w:rPr>
              </m:ctrlPr>
            </m:dPr>
            <m:e>
              <m:eqArr>
                <m:eqArrPr>
                  <m:ctrlPr>
                    <w:rPr>
                      <w:rFonts w:ascii="Cambria Math" w:eastAsia="宋体" w:hAnsi="Cambria Math" w:cs="Times New Roman"/>
                      <w:kern w:val="0"/>
                      <w:szCs w:val="24"/>
                    </w:rPr>
                  </m:ctrlPr>
                </m:eqArrPr>
                <m:e>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α</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N</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 </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i.i.d</m:t>
                  </m:r>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ω+</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q</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α</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i</m:t>
                      </m:r>
                    </m:sub>
                  </m:sSub>
                  <m:r>
                    <w:rPr>
                      <w:rFonts w:ascii="Cambria Math" w:eastAsia="宋体" w:hAnsi="Cambria Math" w:cs="Times New Roman"/>
                      <w:kern w:val="0"/>
                      <w:szCs w:val="24"/>
                    </w:rPr>
                    <m:t>+</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p</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β</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i</m:t>
                      </m:r>
                    </m:sub>
                  </m:sSub>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m:t>
                      </m:r>
                    </m:sub>
                  </m:sSub>
                  <m:r>
                    <w:rPr>
                      <w:rFonts w:ascii="Cambria Math" w:eastAsia="宋体" w:hAnsi="Cambria Math" w:cs="Times New Roman"/>
                      <w:kern w:val="0"/>
                      <w:szCs w:val="24"/>
                    </w:rPr>
                    <m:t>=ζ+δ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τ</m:t>
                  </m:r>
                  <m:d>
                    <m:dPr>
                      <m:ctrlPr>
                        <w:rPr>
                          <w:rFonts w:ascii="Cambria Math" w:eastAsia="宋体" w:hAnsi="Cambria Math" w:cs="Times New Roman"/>
                          <w:i/>
                          <w:kern w:val="0"/>
                          <w:szCs w:val="24"/>
                        </w:rPr>
                      </m:ctrlPr>
                    </m:dPr>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e>
                  </m:d>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i.i.d </m:t>
                  </m:r>
                  <m:r>
                    <w:rPr>
                      <w:rFonts w:ascii="Cambria Math" w:eastAsia="宋体" w:hAnsi="Cambria Math" w:cs="Times New Roman" w:hint="eastAsia"/>
                      <w:kern w:val="0"/>
                      <w:szCs w:val="24"/>
                    </w:rPr>
                    <m:t>N</m:t>
                  </m:r>
                  <m:r>
                    <w:rPr>
                      <w:rFonts w:ascii="Cambria Math" w:eastAsia="宋体" w:hAnsi="Cambria Math" w:cs="Times New Roman"/>
                      <w:kern w:val="0"/>
                      <w:szCs w:val="24"/>
                    </w:rPr>
                    <m:t>(0,λ)</m:t>
                  </m:r>
                </m:e>
              </m:eqArr>
            </m:e>
          </m:d>
          <m:r>
            <w:rPr>
              <w:rFonts w:ascii="Cambria Math" w:eastAsia="宋体" w:hAnsi="Cambria Math" w:cs="Times New Roman"/>
              <w:kern w:val="0"/>
              <w:szCs w:val="24"/>
            </w:rPr>
            <m:t>(2)</m:t>
          </m:r>
        </m:oMath>
      </m:oMathPara>
    </w:p>
    <w:p w14:paraId="4D68DDDB" w14:textId="0642AD19" w:rsidR="00801FB6" w:rsidRPr="00BC1999" w:rsidRDefault="00801FB6" w:rsidP="00801FB6">
      <w:pPr>
        <w:ind w:firstLineChars="200" w:firstLine="420"/>
        <w:rPr>
          <w:rFonts w:ascii="宋体" w:eastAsia="宋体" w:hAnsi="宋体"/>
        </w:rPr>
      </w:pPr>
      <w:r>
        <w:rPr>
          <w:rFonts w:ascii="宋体" w:eastAsia="宋体" w:hAnsi="宋体" w:hint="eastAsia"/>
        </w:rPr>
        <w:t>（1）式中</w:t>
      </w:r>
      <m:oMath>
        <m:r>
          <m:rPr>
            <m:sty m:val="bi"/>
          </m:rPr>
          <w:rPr>
            <w:rFonts w:ascii="Cambria Math" w:eastAsia="宋体" w:hAnsi="Cambria Math" w:cs="Times New Roman"/>
            <w:kern w:val="0"/>
            <w:szCs w:val="24"/>
          </w:rPr>
          <m:t>ρ</m:t>
        </m:r>
      </m:oMath>
      <w:r w:rsidRPr="00354739">
        <w:rPr>
          <w:rFonts w:ascii="宋体" w:eastAsia="宋体" w:hAnsi="宋体" w:hint="eastAsia"/>
          <w:kern w:val="0"/>
          <w:szCs w:val="24"/>
        </w:rPr>
        <w:t>为</w:t>
      </w:r>
      <w:r>
        <w:rPr>
          <w:rFonts w:ascii="宋体" w:eastAsia="宋体" w:hAnsi="宋体" w:cs="Times New Roman" w:hint="eastAsia"/>
          <w:kern w:val="0"/>
          <w:szCs w:val="24"/>
        </w:rPr>
        <w:t>周内效应与月历效应</w:t>
      </w:r>
      <w:r>
        <w:rPr>
          <w:rFonts w:ascii="宋体" w:eastAsia="宋体" w:hAnsi="宋体" w:hint="eastAsia"/>
          <w:kern w:val="0"/>
          <w:szCs w:val="24"/>
        </w:rPr>
        <w:t>对应的哑变量参数向量，</w:t>
      </w:r>
      <m:oMath>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oMath>
      <w:r>
        <w:rPr>
          <w:rFonts w:ascii="宋体" w:eastAsia="宋体" w:hAnsi="宋体" w:hint="eastAsia"/>
          <w:kern w:val="0"/>
          <w:szCs w:val="24"/>
        </w:rPr>
        <w:t>为星期内某一天或年内某一月的哑变量向量，（2）式中</w:t>
      </w:r>
      <m:oMath>
        <m:r>
          <w:rPr>
            <w:rFonts w:ascii="Cambria Math" w:eastAsia="宋体" w:hAnsi="Cambria Math" w:cs="Times New Roman"/>
            <w:kern w:val="0"/>
            <w:szCs w:val="24"/>
          </w:rPr>
          <m:t>α</m:t>
        </m:r>
      </m:oMath>
      <w:r>
        <w:rPr>
          <w:rFonts w:ascii="宋体" w:eastAsia="宋体" w:hAnsi="宋体" w:hint="eastAsia"/>
          <w:kern w:val="0"/>
          <w:szCs w:val="24"/>
        </w:rPr>
        <w:t>为假日效应对应的参数标量，</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N</m:t>
            </m:r>
          </m:e>
          <m:sub>
            <m:r>
              <w:rPr>
                <w:rFonts w:ascii="Cambria Math" w:eastAsia="宋体" w:hAnsi="Cambria Math" w:cs="Times New Roman"/>
                <w:kern w:val="0"/>
                <w:szCs w:val="24"/>
              </w:rPr>
              <m:t>t</m:t>
            </m:r>
          </m:sub>
        </m:sSub>
      </m:oMath>
      <w:r>
        <w:rPr>
          <w:rFonts w:ascii="宋体" w:eastAsia="宋体" w:hAnsi="宋体" w:hint="eastAsia"/>
          <w:kern w:val="0"/>
          <w:szCs w:val="24"/>
        </w:rPr>
        <w:t>为</w:t>
      </w:r>
      <w:r w:rsidRPr="00DA503C">
        <w:rPr>
          <w:rFonts w:ascii="Times New Roman" w:eastAsia="宋体" w:hAnsi="Times New Roman" w:cs="Times New Roman"/>
          <w:kern w:val="0"/>
          <w:szCs w:val="24"/>
        </w:rPr>
        <w:t>t</w:t>
      </w:r>
      <w:r>
        <w:rPr>
          <w:rFonts w:ascii="宋体" w:eastAsia="宋体" w:hAnsi="宋体" w:hint="eastAsia"/>
          <w:kern w:val="0"/>
          <w:szCs w:val="24"/>
        </w:rPr>
        <w:t>交易日与</w:t>
      </w:r>
      <w:r w:rsidRPr="00DA503C">
        <w:rPr>
          <w:rFonts w:ascii="Times New Roman" w:eastAsia="宋体" w:hAnsi="Times New Roman" w:cs="Times New Roman"/>
          <w:kern w:val="0"/>
          <w:szCs w:val="24"/>
        </w:rPr>
        <w:t>t-1</w:t>
      </w:r>
      <w:r>
        <w:rPr>
          <w:rFonts w:ascii="宋体" w:eastAsia="宋体" w:hAnsi="宋体" w:hint="eastAsia"/>
          <w:kern w:val="0"/>
          <w:szCs w:val="24"/>
        </w:rPr>
        <w:t>交易日间相隔的</w:t>
      </w:r>
      <w:proofErr w:type="gramStart"/>
      <w:r>
        <w:rPr>
          <w:rFonts w:ascii="宋体" w:eastAsia="宋体" w:hAnsi="宋体" w:hint="eastAsia"/>
          <w:kern w:val="0"/>
          <w:szCs w:val="24"/>
        </w:rPr>
        <w:t>非交易</w:t>
      </w:r>
      <w:proofErr w:type="gramEnd"/>
      <w:r>
        <w:rPr>
          <w:rFonts w:ascii="宋体" w:eastAsia="宋体" w:hAnsi="宋体" w:hint="eastAsia"/>
          <w:kern w:val="0"/>
          <w:szCs w:val="24"/>
        </w:rPr>
        <w:t>日天数。</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w:r>
        <w:rPr>
          <w:rFonts w:ascii="宋体" w:eastAsia="宋体" w:hAnsi="宋体" w:hint="eastAsia"/>
          <w:kern w:val="0"/>
          <w:szCs w:val="24"/>
        </w:rPr>
        <w:t>的具体分布形式将在实证检验后确定最合适的分布。</w:t>
      </w:r>
    </w:p>
    <w:p w14:paraId="5E7179BD" w14:textId="42582E03" w:rsidR="008D6032" w:rsidRPr="00801FB6" w:rsidRDefault="008D6032"/>
    <w:p w14:paraId="4BEA0793" w14:textId="3807A244" w:rsidR="008D6032" w:rsidRDefault="008D6032">
      <w:pPr>
        <w:rPr>
          <w:rFonts w:ascii="黑体" w:eastAsia="黑体"/>
          <w:sz w:val="24"/>
        </w:rPr>
      </w:pPr>
      <w:r w:rsidRPr="00212225">
        <w:rPr>
          <w:rFonts w:ascii="黑体" w:eastAsia="黑体" w:hint="eastAsia"/>
          <w:sz w:val="24"/>
        </w:rPr>
        <w:t>预期研究结果：</w:t>
      </w:r>
      <w:r>
        <w:rPr>
          <w:rFonts w:ascii="黑体" w:eastAsia="黑体" w:hint="eastAsia"/>
          <w:sz w:val="24"/>
        </w:rPr>
        <w:t>（可选填）</w:t>
      </w:r>
    </w:p>
    <w:p w14:paraId="578DC638" w14:textId="405912FA" w:rsidR="008C1456" w:rsidRPr="00BC1999" w:rsidRDefault="008C1456" w:rsidP="008C1456">
      <w:pPr>
        <w:ind w:firstLineChars="200" w:firstLine="420"/>
        <w:rPr>
          <w:rFonts w:ascii="宋体" w:eastAsia="宋体" w:hAnsi="宋体"/>
        </w:rPr>
      </w:pPr>
      <w:r w:rsidRPr="00BC1999">
        <w:rPr>
          <w:rFonts w:ascii="宋体" w:eastAsia="宋体" w:hAnsi="宋体" w:hint="eastAsia"/>
        </w:rPr>
        <w:t>1.在各种日历效应原假设下，均值方程加入对应日历效应哑变量的R-GARCH模型的拟极大似然估计系数显著，说明存在某类日历效应。</w:t>
      </w:r>
    </w:p>
    <w:p w14:paraId="74FA2B35" w14:textId="77777777" w:rsidR="008C1456" w:rsidRDefault="008C1456" w:rsidP="008C1456">
      <w:pPr>
        <w:ind w:firstLineChars="200" w:firstLine="420"/>
        <w:rPr>
          <w:rFonts w:ascii="宋体" w:eastAsia="宋体" w:hAnsi="宋体"/>
        </w:rPr>
      </w:pPr>
      <w:r w:rsidRPr="00BC1999">
        <w:rPr>
          <w:rFonts w:ascii="宋体" w:eastAsia="宋体" w:hAnsi="宋体" w:hint="eastAsia"/>
        </w:rPr>
        <w:t>2</w:t>
      </w:r>
      <w:r w:rsidRPr="00BC1999">
        <w:rPr>
          <w:rFonts w:ascii="宋体" w:eastAsia="宋体" w:hAnsi="宋体"/>
        </w:rPr>
        <w:t>.</w:t>
      </w:r>
      <w:r w:rsidRPr="00BC1999">
        <w:rPr>
          <w:rFonts w:ascii="宋体" w:eastAsia="宋体" w:hAnsi="宋体" w:hint="eastAsia"/>
        </w:rPr>
        <w:t>按照拟定</w:t>
      </w:r>
      <w:r>
        <w:rPr>
          <w:rFonts w:ascii="宋体" w:eastAsia="宋体" w:hAnsi="宋体" w:hint="eastAsia"/>
        </w:rPr>
        <w:t>的三种方式检验影响某类日历效应的因素，回归分析结果显著则说明时变因素与日历效应有关，分组后的日历效应发生明显变化说明某一类股票的日历效应更加明显，政策、新闻公布时间的日历效应与股票市场日历效应相符合说明日历效应与中国的政策市相关。</w:t>
      </w:r>
    </w:p>
    <w:p w14:paraId="17E8D45C" w14:textId="5A27961A" w:rsidR="008D6032" w:rsidRPr="008C1456" w:rsidRDefault="008D6032"/>
    <w:p w14:paraId="3BB644A1" w14:textId="3348E383" w:rsidR="008D6032" w:rsidRDefault="008D6032">
      <w:pPr>
        <w:rPr>
          <w:rFonts w:ascii="黑体" w:eastAsia="黑体"/>
          <w:sz w:val="24"/>
        </w:rPr>
      </w:pPr>
      <w:r w:rsidRPr="00212225">
        <w:rPr>
          <w:rFonts w:ascii="黑体" w:eastAsia="黑体" w:hint="eastAsia"/>
          <w:sz w:val="24"/>
        </w:rPr>
        <w:t>计划进度安排：</w:t>
      </w:r>
    </w:p>
    <w:p w14:paraId="3D32C92B" w14:textId="77777777" w:rsidR="008C1456" w:rsidRDefault="008C1456" w:rsidP="008C1456">
      <w:pPr>
        <w:ind w:firstLineChars="200" w:firstLine="420"/>
        <w:rPr>
          <w:rFonts w:ascii="宋体" w:eastAsia="宋体" w:hAnsi="宋体"/>
        </w:rPr>
      </w:pPr>
      <w:r>
        <w:rPr>
          <w:rFonts w:ascii="宋体" w:eastAsia="宋体" w:hAnsi="宋体" w:hint="eastAsia"/>
        </w:rPr>
        <w:t>2</w:t>
      </w:r>
      <w:r>
        <w:rPr>
          <w:rFonts w:ascii="宋体" w:eastAsia="宋体" w:hAnsi="宋体"/>
        </w:rPr>
        <w:t>018</w:t>
      </w:r>
      <w:r>
        <w:rPr>
          <w:rFonts w:ascii="宋体" w:eastAsia="宋体" w:hAnsi="宋体" w:hint="eastAsia"/>
        </w:rPr>
        <w:t>年1</w:t>
      </w:r>
      <w:r>
        <w:rPr>
          <w:rFonts w:ascii="宋体" w:eastAsia="宋体" w:hAnsi="宋体"/>
        </w:rPr>
        <w:t>2</w:t>
      </w:r>
      <w:r>
        <w:rPr>
          <w:rFonts w:ascii="宋体" w:eastAsia="宋体" w:hAnsi="宋体" w:hint="eastAsia"/>
        </w:rPr>
        <w:t>月完成开题报告内要求的所有内容，详细安排后续论文的写作内容：理论分析与实证分析；</w:t>
      </w:r>
    </w:p>
    <w:p w14:paraId="605C4AC4" w14:textId="5A6ADA96" w:rsidR="008C1456" w:rsidRDefault="008C1456" w:rsidP="008C1456">
      <w:pPr>
        <w:ind w:firstLineChars="200" w:firstLine="420"/>
        <w:rPr>
          <w:rFonts w:ascii="宋体" w:eastAsia="宋体" w:hAnsi="宋体"/>
        </w:rPr>
      </w:pPr>
      <w:r>
        <w:rPr>
          <w:rFonts w:ascii="宋体" w:eastAsia="宋体" w:hAnsi="宋体" w:hint="eastAsia"/>
        </w:rPr>
        <w:t>2</w:t>
      </w:r>
      <w:r>
        <w:rPr>
          <w:rFonts w:ascii="宋体" w:eastAsia="宋体" w:hAnsi="宋体"/>
        </w:rPr>
        <w:t>01</w:t>
      </w:r>
      <w:r w:rsidR="00D124AF">
        <w:rPr>
          <w:rFonts w:ascii="宋体" w:eastAsia="宋体" w:hAnsi="宋体"/>
        </w:rPr>
        <w:t>9</w:t>
      </w:r>
      <w:r>
        <w:rPr>
          <w:rFonts w:ascii="宋体" w:eastAsia="宋体" w:hAnsi="宋体" w:hint="eastAsia"/>
        </w:rPr>
        <w:t>年1月底之前完成论文初稿，与导师交流初稿写作中出现的问题并准备修改方案；</w:t>
      </w:r>
    </w:p>
    <w:p w14:paraId="4FAD1A5E" w14:textId="3F912D46" w:rsidR="008C1456" w:rsidRDefault="008C1456" w:rsidP="008C1456">
      <w:pPr>
        <w:ind w:firstLineChars="200" w:firstLine="420"/>
        <w:rPr>
          <w:rFonts w:ascii="宋体" w:eastAsia="宋体" w:hAnsi="宋体"/>
        </w:rPr>
      </w:pPr>
      <w:r>
        <w:rPr>
          <w:rFonts w:ascii="宋体" w:eastAsia="宋体" w:hAnsi="宋体" w:hint="eastAsia"/>
        </w:rPr>
        <w:t>2</w:t>
      </w:r>
      <w:r>
        <w:rPr>
          <w:rFonts w:ascii="宋体" w:eastAsia="宋体" w:hAnsi="宋体"/>
        </w:rPr>
        <w:t>01</w:t>
      </w:r>
      <w:r w:rsidR="00D124AF">
        <w:rPr>
          <w:rFonts w:ascii="宋体" w:eastAsia="宋体" w:hAnsi="宋体"/>
        </w:rPr>
        <w:t>9</w:t>
      </w:r>
      <w:r>
        <w:rPr>
          <w:rFonts w:ascii="宋体" w:eastAsia="宋体" w:hAnsi="宋体" w:hint="eastAsia"/>
        </w:rPr>
        <w:t>年3月完成初稿修改，准备中期答辩；</w:t>
      </w:r>
    </w:p>
    <w:p w14:paraId="3ED967D5" w14:textId="136EFBB7" w:rsidR="008C1456" w:rsidRDefault="008C1456" w:rsidP="008C1456">
      <w:pPr>
        <w:ind w:firstLineChars="200" w:firstLine="420"/>
        <w:rPr>
          <w:rFonts w:ascii="宋体" w:eastAsia="宋体" w:hAnsi="宋体"/>
        </w:rPr>
      </w:pPr>
      <w:r>
        <w:rPr>
          <w:rFonts w:ascii="宋体" w:eastAsia="宋体" w:hAnsi="宋体" w:hint="eastAsia"/>
        </w:rPr>
        <w:t>2</w:t>
      </w:r>
      <w:r>
        <w:rPr>
          <w:rFonts w:ascii="宋体" w:eastAsia="宋体" w:hAnsi="宋体"/>
        </w:rPr>
        <w:t>01</w:t>
      </w:r>
      <w:r w:rsidR="00D124AF">
        <w:rPr>
          <w:rFonts w:ascii="宋体" w:eastAsia="宋体" w:hAnsi="宋体"/>
        </w:rPr>
        <w:t>9</w:t>
      </w:r>
      <w:r>
        <w:rPr>
          <w:rFonts w:ascii="宋体" w:eastAsia="宋体" w:hAnsi="宋体" w:hint="eastAsia"/>
        </w:rPr>
        <w:t>年4月完成论文终稿。</w:t>
      </w:r>
    </w:p>
    <w:p w14:paraId="0E4CEDDD" w14:textId="384DDF86" w:rsidR="008D6032" w:rsidRDefault="008D6032"/>
    <w:p w14:paraId="6A8ECB61" w14:textId="34A4618F" w:rsidR="008D6032" w:rsidRDefault="008D6032" w:rsidP="008D6032">
      <w:pPr>
        <w:adjustRightInd w:val="0"/>
        <w:snapToGrid w:val="0"/>
        <w:spacing w:line="240" w:lineRule="atLeast"/>
        <w:jc w:val="left"/>
        <w:rPr>
          <w:rFonts w:ascii="黑体" w:eastAsia="黑体"/>
          <w:sz w:val="24"/>
        </w:rPr>
      </w:pPr>
      <w:r w:rsidRPr="00647121">
        <w:rPr>
          <w:rFonts w:ascii="黑体" w:eastAsia="黑体" w:hint="eastAsia"/>
          <w:sz w:val="24"/>
        </w:rPr>
        <w:t>参考文献：</w:t>
      </w:r>
    </w:p>
    <w:p w14:paraId="75A3A2AF" w14:textId="426BF0B8"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szCs w:val="21"/>
        </w:rPr>
        <w:fldChar w:fldCharType="begin"/>
      </w:r>
      <w:r w:rsidRPr="00345ED6">
        <w:rPr>
          <w:szCs w:val="21"/>
        </w:rPr>
        <w:instrText xml:space="preserve"> ADDIN ZOTERO_BIBL {"uncited":[],"omitted":[],"custom":[]} CSL_BIBLIOGRAPHY </w:instrText>
      </w:r>
      <w:r w:rsidRPr="00345ED6">
        <w:rPr>
          <w:szCs w:val="21"/>
        </w:rPr>
        <w:fldChar w:fldCharType="separate"/>
      </w:r>
      <w:r w:rsidRPr="00345ED6">
        <w:rPr>
          <w:rFonts w:ascii="Times New Roman" w:hAnsi="Times New Roman" w:cs="Times New Roman"/>
          <w:kern w:val="0"/>
          <w:szCs w:val="21"/>
        </w:rPr>
        <w:t xml:space="preserve">SULLIVAN R, TIMMERMANN A, WHITE H. Dangers of data mining: The case of </w:t>
      </w:r>
      <w:r w:rsidRPr="00345ED6">
        <w:rPr>
          <w:rFonts w:ascii="Times New Roman" w:hAnsi="Times New Roman" w:cs="Times New Roman"/>
          <w:kern w:val="0"/>
          <w:szCs w:val="21"/>
        </w:rPr>
        <w:lastRenderedPageBreak/>
        <w:t>calendar effects in stock returns[J]. Journal of Econometrics, 2001, 105(1): 249–286.</w:t>
      </w:r>
    </w:p>
    <w:p w14:paraId="21A4FECC" w14:textId="61D04018"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FIELDS M J. Stock Prices: A Problem in Verification[J]. The Journal of Business of the University of Chicago, 1931, 4(4): 415–418.</w:t>
      </w:r>
    </w:p>
    <w:p w14:paraId="51CFAF40" w14:textId="31281751"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CROSS F. The Behavior of Stock Prices on Fridays and Mondays[J]. Financial Analysts Journal, 1973, 29(6): 67–69.</w:t>
      </w:r>
    </w:p>
    <w:p w14:paraId="27830D9B" w14:textId="7E964F44"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FRENCH K R. Stock returns and the weekend effect[J]. Journal of Financial Economics, 1980, 8(1): 55–69.</w:t>
      </w:r>
    </w:p>
    <w:p w14:paraId="69ADC79A" w14:textId="145BEA1D"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GIBBONS M R, HESS P. Day of the Week Effects and Asset Returns[J]. The Journal of Business, 1981, 54(4): 579–596.</w:t>
      </w:r>
    </w:p>
    <w:p w14:paraId="4ACF460C" w14:textId="6574E073"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LAKONISHOK J, LEVI M. Weekend Effects on Stock Returns: A Note[J]. The Journal of Finance, 1982, 37(3): 883–889.</w:t>
      </w:r>
    </w:p>
    <w:p w14:paraId="0CBF11CE" w14:textId="027010BE"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ARIEL R A. A monthly effect in stock returns[J]. Journal of Financial Economics, 1987, 18(1): 161–174.</w:t>
      </w:r>
    </w:p>
    <w:p w14:paraId="191ABE57" w14:textId="2986A1E7"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LAKONISHOK J, SMIDT S. Are Seasonal Anomalies Real? A Ninety-Year Perspective[J]. The Review of Financial Studies, 1988, 1(4): 403–425.</w:t>
      </w:r>
    </w:p>
    <w:p w14:paraId="3204D36B" w14:textId="238A0056"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CHOUDHRY T. Day of the week effect in emerging Asian stock markets: evidence from the GARCH model[J]. Applied Financial Economics, 2000, 10(3): 235–242.</w:t>
      </w:r>
    </w:p>
    <w:p w14:paraId="7E2F721B" w14:textId="0981FD7A"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TONG W. International evidence on weekend anomalies[J]. Journal of Financial Research, 2000, 23(4): 495–522.</w:t>
      </w:r>
    </w:p>
    <w:p w14:paraId="7D396586" w14:textId="3F5F337B"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BERUMENT H, KIYMAZ H. The day of the week effect on stock market volatility[J]. Journal of Economics and Finance, 2001, 25(2): 181–193.</w:t>
      </w:r>
    </w:p>
    <w:p w14:paraId="1DF8BF4A" w14:textId="2EDF5885"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WORTHINGTON A C. The decline of calendar seasonality in the Australian stock exchange, 1958–2005[J]. Annals of Finance, 2010, 6(3): 421–433.</w:t>
      </w:r>
    </w:p>
    <w:p w14:paraId="6ACF4C3A" w14:textId="2C4A785A"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奉立城</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中国股票市场的</w:t>
      </w:r>
      <w:r w:rsidRPr="00345ED6">
        <w:rPr>
          <w:rFonts w:ascii="Times New Roman" w:hAnsi="Times New Roman" w:cs="Times New Roman"/>
          <w:kern w:val="0"/>
          <w:szCs w:val="21"/>
        </w:rPr>
        <w:t>“</w:t>
      </w:r>
      <w:r w:rsidRPr="00345ED6">
        <w:rPr>
          <w:rFonts w:ascii="Times New Roman" w:hAnsi="Times New Roman" w:cs="Times New Roman"/>
          <w:kern w:val="0"/>
          <w:szCs w:val="21"/>
        </w:rPr>
        <w:t>周内效应</w:t>
      </w:r>
      <w:r w:rsidRPr="00345ED6">
        <w:rPr>
          <w:rFonts w:ascii="Times New Roman" w:hAnsi="Times New Roman" w:cs="Times New Roman"/>
          <w:kern w:val="0"/>
          <w:szCs w:val="21"/>
        </w:rPr>
        <w:t xml:space="preserve">”[J]. </w:t>
      </w:r>
      <w:r w:rsidRPr="00345ED6">
        <w:rPr>
          <w:rFonts w:ascii="Times New Roman" w:hAnsi="Times New Roman" w:cs="Times New Roman"/>
          <w:kern w:val="0"/>
          <w:szCs w:val="21"/>
        </w:rPr>
        <w:t>经济研究</w:t>
      </w:r>
      <w:r w:rsidRPr="00345ED6">
        <w:rPr>
          <w:rFonts w:ascii="Times New Roman" w:hAnsi="Times New Roman" w:cs="Times New Roman"/>
          <w:kern w:val="0"/>
          <w:szCs w:val="21"/>
        </w:rPr>
        <w:t>, 2000(11): 50–57.</w:t>
      </w:r>
    </w:p>
    <w:p w14:paraId="2DAC3ED0" w14:textId="241F7F9C"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陈超钱苹</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中国股票市场</w:t>
      </w:r>
      <w:r w:rsidRPr="00345ED6">
        <w:rPr>
          <w:rFonts w:ascii="Times New Roman" w:hAnsi="Times New Roman" w:cs="Times New Roman"/>
          <w:kern w:val="0"/>
          <w:szCs w:val="21"/>
        </w:rPr>
        <w:t>“</w:t>
      </w:r>
      <w:r w:rsidRPr="00345ED6">
        <w:rPr>
          <w:rFonts w:ascii="Times New Roman" w:hAnsi="Times New Roman" w:cs="Times New Roman"/>
          <w:kern w:val="0"/>
          <w:szCs w:val="21"/>
        </w:rPr>
        <w:t>周内效应</w:t>
      </w:r>
      <w:r w:rsidRPr="00345ED6">
        <w:rPr>
          <w:rFonts w:ascii="Times New Roman" w:hAnsi="Times New Roman" w:cs="Times New Roman"/>
          <w:kern w:val="0"/>
          <w:szCs w:val="21"/>
        </w:rPr>
        <w:t>”</w:t>
      </w:r>
      <w:r w:rsidRPr="00345ED6">
        <w:rPr>
          <w:rFonts w:ascii="Times New Roman" w:hAnsi="Times New Roman" w:cs="Times New Roman"/>
          <w:kern w:val="0"/>
          <w:szCs w:val="21"/>
        </w:rPr>
        <w:t>再检验</w:t>
      </w:r>
      <w:r w:rsidRPr="00345ED6">
        <w:rPr>
          <w:rFonts w:ascii="Times New Roman" w:hAnsi="Times New Roman" w:cs="Times New Roman"/>
          <w:kern w:val="0"/>
          <w:szCs w:val="21"/>
        </w:rPr>
        <w:t xml:space="preserve">[J]. </w:t>
      </w:r>
      <w:r w:rsidRPr="00345ED6">
        <w:rPr>
          <w:rFonts w:ascii="Times New Roman" w:hAnsi="Times New Roman" w:cs="Times New Roman"/>
          <w:kern w:val="0"/>
          <w:szCs w:val="21"/>
        </w:rPr>
        <w:t>经济科学</w:t>
      </w:r>
      <w:r w:rsidRPr="00345ED6">
        <w:rPr>
          <w:rFonts w:ascii="Times New Roman" w:hAnsi="Times New Roman" w:cs="Times New Roman"/>
          <w:kern w:val="0"/>
          <w:szCs w:val="21"/>
        </w:rPr>
        <w:t>, 2002(01): 85–91.</w:t>
      </w:r>
    </w:p>
    <w:p w14:paraId="43F28136" w14:textId="3307C2EE"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赵留彦</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王一鸣</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中国股市收益率的时变方差与周内效应</w:t>
      </w:r>
      <w:r w:rsidRPr="00345ED6">
        <w:rPr>
          <w:rFonts w:ascii="Times New Roman" w:hAnsi="Times New Roman" w:cs="Times New Roman"/>
          <w:kern w:val="0"/>
          <w:szCs w:val="21"/>
        </w:rPr>
        <w:t xml:space="preserve">[J]. </w:t>
      </w:r>
      <w:r w:rsidRPr="00345ED6">
        <w:rPr>
          <w:rFonts w:ascii="Times New Roman" w:hAnsi="Times New Roman" w:cs="Times New Roman"/>
          <w:kern w:val="0"/>
          <w:szCs w:val="21"/>
        </w:rPr>
        <w:t>世界经济</w:t>
      </w:r>
      <w:r w:rsidRPr="00345ED6">
        <w:rPr>
          <w:rFonts w:ascii="Times New Roman" w:hAnsi="Times New Roman" w:cs="Times New Roman"/>
          <w:kern w:val="0"/>
          <w:szCs w:val="21"/>
        </w:rPr>
        <w:t>, 2004(01): 51–61.</w:t>
      </w:r>
    </w:p>
    <w:p w14:paraId="4953D1AE" w14:textId="393FBA88"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张兵</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中国股市日历效应研究</w:t>
      </w:r>
      <w:r w:rsidRPr="00345ED6">
        <w:rPr>
          <w:rFonts w:ascii="Times New Roman" w:hAnsi="Times New Roman" w:cs="Times New Roman"/>
          <w:kern w:val="0"/>
          <w:szCs w:val="21"/>
        </w:rPr>
        <w:t>:</w:t>
      </w:r>
      <w:r w:rsidRPr="00345ED6">
        <w:rPr>
          <w:rFonts w:ascii="Times New Roman" w:hAnsi="Times New Roman" w:cs="Times New Roman"/>
          <w:kern w:val="0"/>
          <w:szCs w:val="21"/>
        </w:rPr>
        <w:t>基于滚动样本检验的方法</w:t>
      </w:r>
      <w:r w:rsidRPr="00345ED6">
        <w:rPr>
          <w:rFonts w:ascii="Times New Roman" w:hAnsi="Times New Roman" w:cs="Times New Roman"/>
          <w:kern w:val="0"/>
          <w:szCs w:val="21"/>
        </w:rPr>
        <w:t xml:space="preserve">[J]. </w:t>
      </w:r>
      <w:r w:rsidRPr="00345ED6">
        <w:rPr>
          <w:rFonts w:ascii="Times New Roman" w:hAnsi="Times New Roman" w:cs="Times New Roman"/>
          <w:kern w:val="0"/>
          <w:szCs w:val="21"/>
        </w:rPr>
        <w:t>金融研究</w:t>
      </w:r>
      <w:r w:rsidRPr="00345ED6">
        <w:rPr>
          <w:rFonts w:ascii="Times New Roman" w:hAnsi="Times New Roman" w:cs="Times New Roman"/>
          <w:kern w:val="0"/>
          <w:szCs w:val="21"/>
        </w:rPr>
        <w:t>, 2005(07): 33–44.</w:t>
      </w:r>
    </w:p>
    <w:p w14:paraId="2F9FCA9E" w14:textId="2ABB9642"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陆磊</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刘思峰</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中国股票市场具有</w:t>
      </w:r>
      <w:r w:rsidRPr="00345ED6">
        <w:rPr>
          <w:rFonts w:ascii="Times New Roman" w:hAnsi="Times New Roman" w:cs="Times New Roman"/>
          <w:kern w:val="0"/>
          <w:szCs w:val="21"/>
        </w:rPr>
        <w:t>“</w:t>
      </w:r>
      <w:r w:rsidRPr="00345ED6">
        <w:rPr>
          <w:rFonts w:ascii="Times New Roman" w:hAnsi="Times New Roman" w:cs="Times New Roman"/>
          <w:kern w:val="0"/>
          <w:szCs w:val="21"/>
        </w:rPr>
        <w:t>节日效应</w:t>
      </w:r>
      <w:r w:rsidRPr="00345ED6">
        <w:rPr>
          <w:rFonts w:ascii="Times New Roman" w:hAnsi="Times New Roman" w:cs="Times New Roman"/>
          <w:kern w:val="0"/>
          <w:szCs w:val="21"/>
        </w:rPr>
        <w:t>”</w:t>
      </w:r>
      <w:r w:rsidRPr="00345ED6">
        <w:rPr>
          <w:rFonts w:ascii="Times New Roman" w:hAnsi="Times New Roman" w:cs="Times New Roman"/>
          <w:kern w:val="0"/>
          <w:szCs w:val="21"/>
        </w:rPr>
        <w:t>吗</w:t>
      </w:r>
      <w:r w:rsidRPr="00345ED6">
        <w:rPr>
          <w:rFonts w:ascii="Times New Roman" w:hAnsi="Times New Roman" w:cs="Times New Roman"/>
          <w:kern w:val="0"/>
          <w:szCs w:val="21"/>
        </w:rPr>
        <w:t xml:space="preserve">?[J]. </w:t>
      </w:r>
      <w:r w:rsidRPr="00345ED6">
        <w:rPr>
          <w:rFonts w:ascii="Times New Roman" w:hAnsi="Times New Roman" w:cs="Times New Roman"/>
          <w:kern w:val="0"/>
          <w:szCs w:val="21"/>
        </w:rPr>
        <w:t>金融研究</w:t>
      </w:r>
      <w:r w:rsidRPr="00345ED6">
        <w:rPr>
          <w:rFonts w:ascii="Times New Roman" w:hAnsi="Times New Roman" w:cs="Times New Roman"/>
          <w:kern w:val="0"/>
          <w:szCs w:val="21"/>
        </w:rPr>
        <w:t>, 2008(02): 127–139.</w:t>
      </w:r>
    </w:p>
    <w:p w14:paraId="202CD10A" w14:textId="451F4E25"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邓金炉</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沪深</w:t>
      </w:r>
      <w:r w:rsidRPr="00345ED6">
        <w:rPr>
          <w:rFonts w:ascii="Times New Roman" w:hAnsi="Times New Roman" w:cs="Times New Roman"/>
          <w:kern w:val="0"/>
          <w:szCs w:val="21"/>
        </w:rPr>
        <w:t>300</w:t>
      </w:r>
      <w:r w:rsidRPr="00345ED6">
        <w:rPr>
          <w:rFonts w:ascii="Times New Roman" w:hAnsi="Times New Roman" w:cs="Times New Roman"/>
          <w:kern w:val="0"/>
          <w:szCs w:val="21"/>
        </w:rPr>
        <w:t>指数日历效应实证研究</w:t>
      </w:r>
      <w:r w:rsidRPr="00345ED6">
        <w:rPr>
          <w:rFonts w:ascii="Times New Roman" w:hAnsi="Times New Roman" w:cs="Times New Roman"/>
          <w:kern w:val="0"/>
          <w:szCs w:val="21"/>
        </w:rPr>
        <w:t xml:space="preserve">[D]. </w:t>
      </w:r>
      <w:r w:rsidRPr="00345ED6">
        <w:rPr>
          <w:rFonts w:ascii="Times New Roman" w:hAnsi="Times New Roman" w:cs="Times New Roman"/>
          <w:kern w:val="0"/>
          <w:szCs w:val="21"/>
        </w:rPr>
        <w:t>上海师范大学</w:t>
      </w:r>
      <w:r w:rsidRPr="00345ED6">
        <w:rPr>
          <w:rFonts w:ascii="Times New Roman" w:hAnsi="Times New Roman" w:cs="Times New Roman"/>
          <w:kern w:val="0"/>
          <w:szCs w:val="21"/>
        </w:rPr>
        <w:t>, 2010.</w:t>
      </w:r>
    </w:p>
    <w:p w14:paraId="725C249A" w14:textId="3F30D35D"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韩国文</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刘安坤</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沪深股市周内效应再检验</w:t>
      </w:r>
      <w:r w:rsidRPr="00345ED6">
        <w:rPr>
          <w:rFonts w:ascii="Times New Roman" w:hAnsi="Times New Roman" w:cs="Times New Roman"/>
          <w:kern w:val="0"/>
          <w:szCs w:val="21"/>
        </w:rPr>
        <w:t xml:space="preserve">[J]. </w:t>
      </w:r>
      <w:r w:rsidRPr="00345ED6">
        <w:rPr>
          <w:rFonts w:ascii="Times New Roman" w:hAnsi="Times New Roman" w:cs="Times New Roman"/>
          <w:kern w:val="0"/>
          <w:szCs w:val="21"/>
        </w:rPr>
        <w:t>重庆大学学报</w:t>
      </w:r>
      <w:r w:rsidRPr="00345ED6">
        <w:rPr>
          <w:rFonts w:ascii="Times New Roman" w:hAnsi="Times New Roman" w:cs="Times New Roman"/>
          <w:kern w:val="0"/>
          <w:szCs w:val="21"/>
        </w:rPr>
        <w:t>(</w:t>
      </w:r>
      <w:r w:rsidRPr="00345ED6">
        <w:rPr>
          <w:rFonts w:ascii="Times New Roman" w:hAnsi="Times New Roman" w:cs="Times New Roman"/>
          <w:kern w:val="0"/>
          <w:szCs w:val="21"/>
        </w:rPr>
        <w:t>社会科学版</w:t>
      </w:r>
      <w:r w:rsidRPr="00345ED6">
        <w:rPr>
          <w:rFonts w:ascii="Times New Roman" w:hAnsi="Times New Roman" w:cs="Times New Roman"/>
          <w:kern w:val="0"/>
          <w:szCs w:val="21"/>
        </w:rPr>
        <w:t>), 2014, 20(03): 33–41.</w:t>
      </w:r>
    </w:p>
    <w:p w14:paraId="53F51C15" w14:textId="044576A1"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魏晓然</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我国创业板市场的日历效应及影响因素研究</w:t>
      </w:r>
      <w:r w:rsidRPr="00345ED6">
        <w:rPr>
          <w:rFonts w:ascii="Times New Roman" w:hAnsi="Times New Roman" w:cs="Times New Roman"/>
          <w:kern w:val="0"/>
          <w:szCs w:val="21"/>
        </w:rPr>
        <w:t xml:space="preserve">[D]. </w:t>
      </w:r>
      <w:r w:rsidRPr="00345ED6">
        <w:rPr>
          <w:rFonts w:ascii="Times New Roman" w:hAnsi="Times New Roman" w:cs="Times New Roman"/>
          <w:kern w:val="0"/>
          <w:szCs w:val="21"/>
        </w:rPr>
        <w:t>安徽财经大学</w:t>
      </w:r>
      <w:r w:rsidRPr="00345ED6">
        <w:rPr>
          <w:rFonts w:ascii="Times New Roman" w:hAnsi="Times New Roman" w:cs="Times New Roman"/>
          <w:kern w:val="0"/>
          <w:szCs w:val="21"/>
        </w:rPr>
        <w:t>, 2017.</w:t>
      </w:r>
    </w:p>
    <w:p w14:paraId="7D434072" w14:textId="19C5F6D7"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孙仕倩</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基于</w:t>
      </w:r>
      <w:r w:rsidRPr="00345ED6">
        <w:rPr>
          <w:rFonts w:ascii="Times New Roman" w:hAnsi="Times New Roman" w:cs="Times New Roman"/>
          <w:kern w:val="0"/>
          <w:szCs w:val="21"/>
        </w:rPr>
        <w:t>GARCH</w:t>
      </w:r>
      <w:r w:rsidRPr="00345ED6">
        <w:rPr>
          <w:rFonts w:ascii="Times New Roman" w:hAnsi="Times New Roman" w:cs="Times New Roman"/>
          <w:kern w:val="0"/>
          <w:szCs w:val="21"/>
        </w:rPr>
        <w:t>族模型的股市日历效应实证研究</w:t>
      </w:r>
      <w:r w:rsidRPr="00345ED6">
        <w:rPr>
          <w:rFonts w:ascii="Times New Roman" w:hAnsi="Times New Roman" w:cs="Times New Roman"/>
          <w:kern w:val="0"/>
          <w:szCs w:val="21"/>
        </w:rPr>
        <w:t xml:space="preserve">[J]. </w:t>
      </w:r>
      <w:r w:rsidRPr="00345ED6">
        <w:rPr>
          <w:rFonts w:ascii="Times New Roman" w:hAnsi="Times New Roman" w:cs="Times New Roman"/>
          <w:kern w:val="0"/>
          <w:szCs w:val="21"/>
        </w:rPr>
        <w:t>纳税</w:t>
      </w:r>
      <w:r w:rsidRPr="00345ED6">
        <w:rPr>
          <w:rFonts w:ascii="Times New Roman" w:hAnsi="Times New Roman" w:cs="Times New Roman"/>
          <w:kern w:val="0"/>
          <w:szCs w:val="21"/>
        </w:rPr>
        <w:t>, 2018(03): 159–160.</w:t>
      </w:r>
    </w:p>
    <w:p w14:paraId="180C480F" w14:textId="12292D64"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ENGLE R F. Autoregressive Conditional Heteroscedasticity with Estimates of the Variance of United Kingdom Inflation[J]. Econometrica, 1982, 50(4): 987–1007.</w:t>
      </w:r>
    </w:p>
    <w:p w14:paraId="2A3517A1" w14:textId="4C8ACF74"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BOLLERSLEV T. Generalized autoregressive conditional heteroskedasticity[J]. Journal of Econometrics, 1986, 31(3): 307–327.</w:t>
      </w:r>
    </w:p>
    <w:p w14:paraId="51D84D76" w14:textId="797145D0"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NELSON D B. Conditional Heteroskedasticity in Asset Returns: A New Approach[J]. Econometrica, 1991, 59(2): 347–370.</w:t>
      </w:r>
    </w:p>
    <w:p w14:paraId="722076C4" w14:textId="7EA8AF3D"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GLOSTEN L R, JAGANNATHAN R, RUNKLE D E. On the Relation between the Expected Value and the Volatility of the Nominal Excess Return on Stocks[J]. The Journal of Finance, 1993, 48(5): 1779–1801.</w:t>
      </w:r>
    </w:p>
    <w:p w14:paraId="6279214E" w14:textId="46E32AD0"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 xml:space="preserve">HANSEN P R, HUANG Z, SHEK H H. Realized GARCH: a joint model for returns and </w:t>
      </w:r>
      <w:r w:rsidRPr="00345ED6">
        <w:rPr>
          <w:rFonts w:ascii="Times New Roman" w:hAnsi="Times New Roman" w:cs="Times New Roman"/>
          <w:kern w:val="0"/>
          <w:szCs w:val="21"/>
        </w:rPr>
        <w:lastRenderedPageBreak/>
        <w:t>realized measures of volatility[J]. Journal of Applied Econometrics, 2011, 27(6): 877–906.</w:t>
      </w:r>
    </w:p>
    <w:p w14:paraId="5BFFA0F3" w14:textId="36B4B1E9"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ANDERSEN T G, BOLLERSLEV T. Answering the Skeptics: Yes, Standard Volatility Models do Provide Accurate Forecasts[J]. International Economic Review, 1998, 39(4): 885–905.</w:t>
      </w:r>
    </w:p>
    <w:p w14:paraId="78CE6E87" w14:textId="7B17FF7C"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CHRISTOFFERSEN P, JACOBS K, MIMOUNI K. Volatility Dynamics for the S&amp;P500: Evidence from Realized Volatility, Daily Returns, and Option Prices[J]. The Review of Financial Studies, 2010, 23(8): 3141–3189.</w:t>
      </w:r>
    </w:p>
    <w:p w14:paraId="1E84DFEA" w14:textId="3868CD4E" w:rsidR="008D6032" w:rsidRDefault="006670D3">
      <w:r w:rsidRPr="00345ED6">
        <w:rPr>
          <w:szCs w:val="21"/>
        </w:rPr>
        <w:fldChar w:fldCharType="end"/>
      </w:r>
    </w:p>
    <w:sectPr w:rsidR="008D603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BD353A" w14:textId="77777777" w:rsidR="002D0154" w:rsidRDefault="002D0154" w:rsidP="008D6032">
      <w:r>
        <w:separator/>
      </w:r>
    </w:p>
  </w:endnote>
  <w:endnote w:type="continuationSeparator" w:id="0">
    <w:p w14:paraId="4BD0221D" w14:textId="77777777" w:rsidR="002D0154" w:rsidRDefault="002D0154" w:rsidP="008D60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等线">
    <w:altName w:val="Deng Xian"/>
    <w:panose1 w:val="02010600030101010101"/>
    <w:charset w:val="86"/>
    <w:family w:val="auto"/>
    <w:pitch w:val="variable"/>
    <w:sig w:usb0="A00002BF" w:usb1="38CF7CFA" w:usb2="00000016" w:usb3="00000000" w:csb0="0004000F" w:csb1="00000000"/>
  </w:font>
  <w:font w:name="黑体">
    <w:altName w:val="Sim Hei"/>
    <w:panose1 w:val="02010609060101010101"/>
    <w:charset w:val="86"/>
    <w:family w:val="modern"/>
    <w:pitch w:val="fixed"/>
    <w:sig w:usb0="800002BF" w:usb1="38CF7CFA" w:usb2="00000016" w:usb3="00000000" w:csb0="00040001" w:csb1="00000000"/>
  </w:font>
  <w:font w:name="宋体">
    <w:altName w:val="Sim 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42905E" w14:textId="77777777" w:rsidR="002D0154" w:rsidRDefault="002D0154" w:rsidP="008D6032">
      <w:r>
        <w:separator/>
      </w:r>
    </w:p>
  </w:footnote>
  <w:footnote w:type="continuationSeparator" w:id="0">
    <w:p w14:paraId="5B56721A" w14:textId="77777777" w:rsidR="002D0154" w:rsidRDefault="002D0154" w:rsidP="008D60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8944EEE"/>
    <w:multiLevelType w:val="hybridMultilevel"/>
    <w:tmpl w:val="A4FA9460"/>
    <w:lvl w:ilvl="0" w:tplc="854C46D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3B6C"/>
    <w:rsid w:val="00013A57"/>
    <w:rsid w:val="000468B1"/>
    <w:rsid w:val="000677A1"/>
    <w:rsid w:val="00090CFF"/>
    <w:rsid w:val="00097CB8"/>
    <w:rsid w:val="000C1292"/>
    <w:rsid w:val="000E51F2"/>
    <w:rsid w:val="00104899"/>
    <w:rsid w:val="001148DE"/>
    <w:rsid w:val="0016248D"/>
    <w:rsid w:val="00183D48"/>
    <w:rsid w:val="001C0E03"/>
    <w:rsid w:val="001D6C7C"/>
    <w:rsid w:val="001E2251"/>
    <w:rsid w:val="00203C00"/>
    <w:rsid w:val="002127B2"/>
    <w:rsid w:val="00237EB2"/>
    <w:rsid w:val="002563F0"/>
    <w:rsid w:val="002660D7"/>
    <w:rsid w:val="00273ADA"/>
    <w:rsid w:val="00297F7E"/>
    <w:rsid w:val="002D0154"/>
    <w:rsid w:val="002F5FF4"/>
    <w:rsid w:val="00323F10"/>
    <w:rsid w:val="00345ED6"/>
    <w:rsid w:val="00357158"/>
    <w:rsid w:val="00362DAC"/>
    <w:rsid w:val="003C2988"/>
    <w:rsid w:val="0048418C"/>
    <w:rsid w:val="00517651"/>
    <w:rsid w:val="005315C5"/>
    <w:rsid w:val="005D404D"/>
    <w:rsid w:val="00647453"/>
    <w:rsid w:val="006670D3"/>
    <w:rsid w:val="006976ED"/>
    <w:rsid w:val="00724382"/>
    <w:rsid w:val="007B6369"/>
    <w:rsid w:val="007F724A"/>
    <w:rsid w:val="00801FB6"/>
    <w:rsid w:val="00850AD6"/>
    <w:rsid w:val="0087677B"/>
    <w:rsid w:val="008A263A"/>
    <w:rsid w:val="008C1456"/>
    <w:rsid w:val="008D6032"/>
    <w:rsid w:val="0091417A"/>
    <w:rsid w:val="00917093"/>
    <w:rsid w:val="00933692"/>
    <w:rsid w:val="00956FDC"/>
    <w:rsid w:val="00961CA0"/>
    <w:rsid w:val="00992627"/>
    <w:rsid w:val="009B4B3D"/>
    <w:rsid w:val="009D1DC4"/>
    <w:rsid w:val="00A03995"/>
    <w:rsid w:val="00A121F5"/>
    <w:rsid w:val="00AA54E9"/>
    <w:rsid w:val="00AE6C06"/>
    <w:rsid w:val="00B0512C"/>
    <w:rsid w:val="00B162C8"/>
    <w:rsid w:val="00B36EE7"/>
    <w:rsid w:val="00B43B6C"/>
    <w:rsid w:val="00B50D9D"/>
    <w:rsid w:val="00BD3DAE"/>
    <w:rsid w:val="00C000AA"/>
    <w:rsid w:val="00C242AA"/>
    <w:rsid w:val="00C71F7A"/>
    <w:rsid w:val="00C95524"/>
    <w:rsid w:val="00CA383C"/>
    <w:rsid w:val="00CC414F"/>
    <w:rsid w:val="00D124AF"/>
    <w:rsid w:val="00D53903"/>
    <w:rsid w:val="00D745DE"/>
    <w:rsid w:val="00DC3BEF"/>
    <w:rsid w:val="00DD48C0"/>
    <w:rsid w:val="00DF0F2D"/>
    <w:rsid w:val="00DF21D5"/>
    <w:rsid w:val="00E97535"/>
    <w:rsid w:val="00EF05EC"/>
    <w:rsid w:val="00F04472"/>
    <w:rsid w:val="00F27408"/>
    <w:rsid w:val="00F7069F"/>
    <w:rsid w:val="00F749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0411E"/>
  <w15:chartTrackingRefBased/>
  <w15:docId w15:val="{655018CA-BC80-4C51-B4CE-0C6B89192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D603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D6032"/>
    <w:rPr>
      <w:sz w:val="18"/>
      <w:szCs w:val="18"/>
    </w:rPr>
  </w:style>
  <w:style w:type="paragraph" w:styleId="a5">
    <w:name w:val="footer"/>
    <w:basedOn w:val="a"/>
    <w:link w:val="a6"/>
    <w:uiPriority w:val="99"/>
    <w:unhideWhenUsed/>
    <w:rsid w:val="008D6032"/>
    <w:pPr>
      <w:tabs>
        <w:tab w:val="center" w:pos="4153"/>
        <w:tab w:val="right" w:pos="8306"/>
      </w:tabs>
      <w:snapToGrid w:val="0"/>
      <w:jc w:val="left"/>
    </w:pPr>
    <w:rPr>
      <w:sz w:val="18"/>
      <w:szCs w:val="18"/>
    </w:rPr>
  </w:style>
  <w:style w:type="character" w:customStyle="1" w:styleId="a6">
    <w:name w:val="页脚 字符"/>
    <w:basedOn w:val="a0"/>
    <w:link w:val="a5"/>
    <w:uiPriority w:val="99"/>
    <w:rsid w:val="008D6032"/>
    <w:rPr>
      <w:sz w:val="18"/>
      <w:szCs w:val="18"/>
    </w:rPr>
  </w:style>
  <w:style w:type="paragraph" w:styleId="a7">
    <w:name w:val="Bibliography"/>
    <w:basedOn w:val="a"/>
    <w:next w:val="a"/>
    <w:uiPriority w:val="37"/>
    <w:unhideWhenUsed/>
    <w:rsid w:val="00DF21D5"/>
    <w:pPr>
      <w:tabs>
        <w:tab w:val="left" w:pos="9984"/>
      </w:tabs>
      <w:ind w:left="9984" w:hanging="9984"/>
    </w:pPr>
  </w:style>
  <w:style w:type="paragraph" w:styleId="a8">
    <w:name w:val="List Paragraph"/>
    <w:basedOn w:val="a"/>
    <w:uiPriority w:val="34"/>
    <w:qFormat/>
    <w:rsid w:val="00345ED6"/>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TotalTime>
  <Pages>6</Pages>
  <Words>7688</Words>
  <Characters>43824</Characters>
  <Application>Microsoft Office Word</Application>
  <DocSecurity>0</DocSecurity>
  <Lines>365</Lines>
  <Paragraphs>102</Paragraphs>
  <ScaleCrop>false</ScaleCrop>
  <Company/>
  <LinksUpToDate>false</LinksUpToDate>
  <CharactersWithSpaces>51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陆 树成</dc:creator>
  <cp:keywords/>
  <dc:description/>
  <cp:lastModifiedBy>陆 树成</cp:lastModifiedBy>
  <cp:revision>85</cp:revision>
  <dcterms:created xsi:type="dcterms:W3CDTF">2018-12-02T04:53:00Z</dcterms:created>
  <dcterms:modified xsi:type="dcterms:W3CDTF">2019-03-04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A6IzZpci"/&gt;&lt;style id="http://www.zotero.org/styles/chinese-gb7714-2005-author-date" hasBibliography="1" bibliographyStyleHasBeenSet="1"/&gt;&lt;prefs&gt;&lt;pref name="fieldType" value="Field"/&gt;&lt;/prefs&gt;&lt;/dat</vt:lpwstr>
  </property>
  <property fmtid="{D5CDD505-2E9C-101B-9397-08002B2CF9AE}" pid="3" name="ZOTERO_PREF_2">
    <vt:lpwstr>a&gt;</vt:lpwstr>
  </property>
</Properties>
</file>